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448071B1" w:rsidR="00C10AF7" w:rsidRPr="00C10AF7" w:rsidRDefault="002B3D1B" w:rsidP="00C10AF7">
      <w:pPr>
        <w:pStyle w:val="Heading1"/>
        <w:rPr>
          <w:shd w:val="clear" w:color="auto" w:fill="FFFFFF"/>
        </w:rPr>
      </w:pPr>
      <w:commentRangeStart w:id="0"/>
      <w:r w:rsidRPr="00C81F80">
        <w:t>Automated development of clinical prediction</w:t>
      </w:r>
      <w:r w:rsidR="00AC3789" w:rsidRPr="00C81F80">
        <w:t xml:space="preserve"> models</w:t>
      </w:r>
      <w:r w:rsidR="000F27E0" w:rsidRPr="00C81F80">
        <w:t xml:space="preserve"> </w:t>
      </w:r>
      <w:r w:rsidR="009B7324">
        <w:t xml:space="preserve">enables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34D37A97" w:rsidR="001D3065" w:rsidRDefault="001D3065" w:rsidP="001C08BE">
      <w:pPr>
        <w:pStyle w:val="Heading2"/>
      </w:pPr>
      <w:r w:rsidRPr="00C81F80">
        <w:t>Abstract</w:t>
      </w:r>
    </w:p>
    <w:p w14:paraId="0BB8E0E2" w14:textId="77777777" w:rsidR="00F87DAC" w:rsidRPr="001B1776" w:rsidRDefault="00F87DAC" w:rsidP="001B1776"/>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3A521408"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4B044D08"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r w:rsidR="00FC7F96">
        <w:rPr>
          <w:rFonts w:cstheme="minorHAnsi"/>
          <w:lang w:val="en-US"/>
        </w:rPr>
        <w:t xml:space="preserve">arguably </w:t>
      </w:r>
      <w:r>
        <w:rPr>
          <w:rFonts w:cstheme="minorHAnsi"/>
          <w:lang w:val="en-US"/>
        </w:rPr>
        <w:t xml:space="preserve">th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AA43F8">
        <w:rPr>
          <w:rFonts w:cstheme="minorHAnsi"/>
          <w:lang w:val="en-US"/>
        </w:rPr>
        <w:t>may be subject to selection biases</w:t>
      </w:r>
      <w:r w:rsidR="00EF773E">
        <w:rPr>
          <w:rFonts w:cstheme="minorHAnsi"/>
          <w:lang w:val="en-US"/>
        </w:rPr>
        <w:t xml:space="preserve"> if the variables</w:t>
      </w:r>
      <w:r w:rsidR="00B92CE3">
        <w:rPr>
          <w:rFonts w:cstheme="minorHAnsi"/>
          <w:lang w:val="en-US"/>
        </w:rPr>
        <w:t xml:space="preserve"> were preselected</w:t>
      </w:r>
      <w:r w:rsidR="005E7CCE">
        <w:rPr>
          <w:rFonts w:cstheme="minorHAnsi"/>
          <w:lang w:val="en-US"/>
        </w:rPr>
        <w:t xml:space="preserve"> using prior knowledge</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5475B581" w:rsidR="00210FAD" w:rsidRPr="00E47C8E" w:rsidRDefault="00210FAD" w:rsidP="00210FAD">
      <w:pPr>
        <w:shd w:val="clear" w:color="auto" w:fill="FFFFFF"/>
        <w:rPr>
          <w:rFonts w:cstheme="minorHAnsi"/>
          <w:lang w:val="en-US"/>
        </w:rPr>
      </w:pPr>
      <w:r w:rsidRPr="001034D2">
        <w:rPr>
          <w:rFonts w:cstheme="minorHAnsi"/>
          <w:color w:val="201F1E"/>
          <w:bdr w:val="none" w:sz="0" w:space="0" w:color="auto" w:frame="1"/>
        </w:rPr>
        <w:t xml:space="preserve">it is increasingly recognised that whilst some risk factors are good predictors, disease predictors do not need to be (causal) risk factors. Hence cardiovascular risk prediction tools </w:t>
      </w:r>
      <w:r w:rsidRPr="001034D2">
        <w:rPr>
          <w:rFonts w:cstheme="minorHAnsi"/>
          <w:color w:val="201F1E"/>
          <w:bdr w:val="none" w:sz="0" w:space="0" w:color="auto" w:frame="1"/>
        </w:rPr>
        <w:lastRenderedPageBreak/>
        <w:t>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2C66E55"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790A0CE9"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commentRangeStart w:id="2"/>
      <w:r w:rsidRPr="001269FE">
        <w:rPr>
          <w:rFonts w:cstheme="minorHAnsi"/>
          <w:color w:val="FF0000"/>
          <w:bdr w:val="none" w:sz="0" w:space="0" w:color="auto" w:frame="1"/>
        </w:rPr>
        <w:t>refs</w:t>
      </w:r>
      <w:commentRangeEnd w:id="2"/>
      <w:r w:rsidR="00204062">
        <w:rPr>
          <w:rStyle w:val="CommentReference"/>
        </w:rPr>
        <w:commentReference w:id="2"/>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4FDF0B65"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nd 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 xml:space="preserve">was demonstrated to </w:t>
      </w:r>
      <w:r w:rsidR="00034A84">
        <w:rPr>
          <w:rFonts w:cstheme="minorHAnsi"/>
          <w:bdr w:val="none" w:sz="0" w:space="0" w:color="auto" w:frame="1"/>
        </w:rPr>
        <w:lastRenderedPageBreak/>
        <w:t>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C878F0" w:rsidRPr="008B7C76">
        <w:rPr>
          <w:rFonts w:cstheme="minorHAnsi"/>
          <w:bdr w:val="none" w:sz="0" w:space="0" w:color="auto" w:frame="1"/>
        </w:rPr>
        <w:fldChar w:fldCharType="separate"/>
      </w:r>
      <w:r w:rsidR="005A7202" w:rsidRPr="005A7202">
        <w:rPr>
          <w:rFonts w:cstheme="minorHAnsi"/>
          <w:noProof/>
          <w:bdr w:val="none" w:sz="0" w:space="0" w:color="auto" w:frame="1"/>
        </w:rPr>
        <w:t>[16]</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52ACF52E"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5A7202">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7]","plainTextFormattedCitation":"[17]","previouslyFormattedCitation":"[17]"},"properties":{"noteIndex":0},"schema":"https://github.com/citation-style-language/schema/raw/master/csl-citation.json"}</w:instrText>
      </w:r>
      <w:r w:rsidR="004E7BB3">
        <w:rPr>
          <w:rFonts w:cstheme="minorHAnsi"/>
        </w:rPr>
        <w:fldChar w:fldCharType="separate"/>
      </w:r>
      <w:r w:rsidR="005A7202" w:rsidRPr="005A7202">
        <w:rPr>
          <w:rFonts w:cstheme="minorHAnsi"/>
          <w:noProof/>
        </w:rPr>
        <w:t>[17]</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5A7202">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8]","plainTextFormattedCitation":"[18]","previouslyFormattedCitation":"[18]"},"properties":{"noteIndex":0},"schema":"https://github.com/citation-style-language/schema/raw/master/csl-citation.json"}</w:instrText>
      </w:r>
      <w:r w:rsidR="001B3FAE" w:rsidRPr="001034D2">
        <w:rPr>
          <w:rFonts w:cstheme="minorHAnsi"/>
        </w:rPr>
        <w:fldChar w:fldCharType="separate"/>
      </w:r>
      <w:r w:rsidR="005A7202" w:rsidRPr="005A7202">
        <w:rPr>
          <w:rFonts w:cstheme="minorHAnsi"/>
          <w:noProof/>
        </w:rPr>
        <w:t>[18]</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9]","plainTextFormattedCitation":"[19]","previouslyFormattedCitation":"[19]"},"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19]</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0]","plainTextFormattedCitation":"[20]","previouslyFormattedCitation":"[20]"},"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20]</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245C38D"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1], [22]","plainTextFormattedCitation":"[21], [22]","previouslyFormattedCitation":"[21], [22]"},"properties":{"noteIndex":0},"schema":"https://github.com/citation-style-language/schema/raw/master/csl-citation.json"}</w:instrText>
      </w:r>
      <w:r w:rsidRPr="001034D2">
        <w:rPr>
          <w:rFonts w:cstheme="minorHAnsi"/>
        </w:rPr>
        <w:fldChar w:fldCharType="separate"/>
      </w:r>
      <w:r w:rsidR="005A7202" w:rsidRPr="005A7202">
        <w:rPr>
          <w:rFonts w:cstheme="minorHAnsi"/>
          <w:noProof/>
        </w:rPr>
        <w:t>[21], [22]</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4043281A"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D07A1B">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23]","plainTextFormattedCitation":"[23]","previouslyFormattedCitation":"[23]"},"properties":{"noteIndex":0},"schema":"https://github.com/citation-style-language/schema/raw/master/csl-citation.json"}</w:instrText>
      </w:r>
      <w:r w:rsidR="0050137B">
        <w:rPr>
          <w:rFonts w:cstheme="minorHAnsi"/>
        </w:rPr>
        <w:fldChar w:fldCharType="separate"/>
      </w:r>
      <w:r w:rsidR="0050137B" w:rsidRPr="0050137B">
        <w:rPr>
          <w:rFonts w:cstheme="minorHAnsi"/>
          <w:noProof/>
        </w:rPr>
        <w:t>[23]</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3199CF1D"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3"/>
      <w:commentRangeStart w:id="4"/>
      <w:r w:rsidRPr="00C81F80">
        <w:rPr>
          <w:rFonts w:cstheme="minorHAnsi"/>
        </w:rPr>
        <w:t>7</w:t>
      </w:r>
      <w:commentRangeEnd w:id="3"/>
      <w:r w:rsidRPr="00C81F80">
        <w:rPr>
          <w:rStyle w:val="CommentReference"/>
        </w:rPr>
        <w:commentReference w:id="3"/>
      </w:r>
      <w:commentRangeEnd w:id="4"/>
      <w:r w:rsidR="00376588" w:rsidRPr="00C81F80">
        <w:rPr>
          <w:rStyle w:val="CommentReference"/>
        </w:rPr>
        <w:commentReference w:id="4"/>
      </w:r>
      <w:r w:rsidRPr="00C81F80">
        <w:rPr>
          <w:rFonts w:cstheme="minorHAnsi"/>
        </w:rPr>
        <w:t xml:space="preserve">) </w:t>
      </w:r>
      <w:r w:rsidRPr="00C81F80">
        <w:rPr>
          <w:rFonts w:cstheme="minorHAnsi"/>
        </w:rPr>
        <w:fldChar w:fldCharType="begin" w:fldLock="1"/>
      </w:r>
      <w:r w:rsidR="00D07A1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4]","plainTextFormattedCitation":"[24]","previouslyFormattedCitation":"[24]"},"properties":{"noteIndex":0},"schema":"https://github.com/citation-style-language/schema/raw/master/csl-citation.json"}</w:instrText>
      </w:r>
      <w:r w:rsidRPr="00C81F80">
        <w:rPr>
          <w:rFonts w:cstheme="minorHAnsi"/>
        </w:rPr>
        <w:fldChar w:fldCharType="separate"/>
      </w:r>
      <w:r w:rsidR="0050137B" w:rsidRPr="0050137B">
        <w:rPr>
          <w:rFonts w:cstheme="minorHAnsi"/>
          <w:noProof/>
        </w:rPr>
        <w:t>[24]</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w:t>
      </w:r>
      <w:r w:rsidRPr="00C81F80">
        <w:rPr>
          <w:rFonts w:cstheme="minorHAnsi"/>
        </w:rPr>
        <w:lastRenderedPageBreak/>
        <w:t xml:space="preserve">(infants born 1959-1962) and testing purposes (infants born 1963 to </w:t>
      </w:r>
      <w:commentRangeStart w:id="5"/>
      <w:commentRangeStart w:id="6"/>
      <w:r w:rsidRPr="00C81F80">
        <w:rPr>
          <w:rFonts w:cstheme="minorHAnsi"/>
        </w:rPr>
        <w:t>1965</w:t>
      </w:r>
      <w:commentRangeEnd w:id="5"/>
      <w:r w:rsidRPr="00C81F80">
        <w:rPr>
          <w:rStyle w:val="CommentReference"/>
        </w:rPr>
        <w:commentReference w:id="5"/>
      </w:r>
      <w:commentRangeEnd w:id="6"/>
      <w:r w:rsidR="003D34C4">
        <w:rPr>
          <w:rStyle w:val="CommentReference"/>
        </w:rPr>
        <w:commentReference w:id="6"/>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24318943"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1]","plainTextFormattedCitation":"[21]","previouslyFormattedCitation":"[21]"},"properties":{"noteIndex":0},"schema":"https://github.com/citation-style-language/schema/raw/master/csl-citation.json"}</w:instrText>
      </w:r>
      <w:r w:rsidR="00E049B9" w:rsidRPr="00C81F80">
        <w:rPr>
          <w:rFonts w:cstheme="minorHAnsi"/>
        </w:rPr>
        <w:fldChar w:fldCharType="separate"/>
      </w:r>
      <w:r w:rsidR="005A7202" w:rsidRPr="005A7202">
        <w:rPr>
          <w:rFonts w:cstheme="minorHAnsi"/>
          <w:noProof/>
        </w:rPr>
        <w:t>[21]</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7D0654D0"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D07A1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5]","plainTextFormattedCitation":"[25]","previouslyFormattedCitation":"[25]"},"properties":{"noteIndex":0},"schema":"https://github.com/citation-style-language/schema/raw/master/csl-citation.json"}</w:instrText>
      </w:r>
      <w:r w:rsidRPr="00C81F80">
        <w:rPr>
          <w:rFonts w:cstheme="minorHAnsi"/>
        </w:rPr>
        <w:fldChar w:fldCharType="separate"/>
      </w:r>
      <w:r w:rsidR="0050137B" w:rsidRPr="0050137B">
        <w:rPr>
          <w:rFonts w:cstheme="minorHAnsi"/>
          <w:noProof/>
        </w:rPr>
        <w:t>[25]</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23E09651" w14:textId="40E481E2" w:rsidR="00465DEF" w:rsidRPr="00C81F80" w:rsidRDefault="0058195F" w:rsidP="00465DEF">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with scikit-learn</w:t>
      </w:r>
      <w:r w:rsidR="00A92ADA">
        <w:t xml:space="preserve"> </w:t>
      </w:r>
      <w:r w:rsidR="00A92ADA">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A92ADA">
        <w:fldChar w:fldCharType="separate"/>
      </w:r>
      <w:r w:rsidR="0050137B" w:rsidRPr="0050137B">
        <w:rPr>
          <w:noProof/>
        </w:rPr>
        <w:t>[26]</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under the </w:t>
      </w:r>
      <w:r w:rsidR="00465DEF" w:rsidRPr="00C81F80">
        <w:rPr>
          <w:rFonts w:cstheme="minorHAnsi"/>
        </w:rPr>
        <w:t xml:space="preserve">receiver-operator curves (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 </w:t>
      </w:r>
      <w:r w:rsidR="00A92ADA">
        <w:rPr>
          <w:rFonts w:cstheme="minorHAnsi"/>
        </w:rPr>
        <w:fldChar w:fldCharType="begin" w:fldLock="1"/>
      </w:r>
      <w:r w:rsidR="00D07A1B">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27]","plainTextFormattedCitation":"[27]","previouslyFormattedCitation":"[27]"},"properties":{"noteIndex":0},"schema":"https://github.com/citation-style-language/schema/raw/master/csl-citation.json"}</w:instrText>
      </w:r>
      <w:r w:rsidR="00A92ADA">
        <w:rPr>
          <w:rFonts w:cstheme="minorHAnsi"/>
        </w:rPr>
        <w:fldChar w:fldCharType="separate"/>
      </w:r>
      <w:r w:rsidR="0050137B" w:rsidRPr="0050137B">
        <w:rPr>
          <w:rFonts w:cstheme="minorHAnsi"/>
          <w:noProof/>
        </w:rPr>
        <w:t>[27]</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172234"/>
    <w:p w14:paraId="48A1C4A2" w14:textId="560B7EE5" w:rsidR="001D3065" w:rsidRDefault="00347D3F" w:rsidP="00172234">
      <w:pPr>
        <w:rPr>
          <w:rFonts w:cstheme="minorHAnsi"/>
        </w:rPr>
      </w:pPr>
      <w:r w:rsidRPr="00C81F80">
        <w:t>Foll</w:t>
      </w:r>
      <w:r w:rsidR="004B06DC">
        <w:t>ow</w:t>
      </w:r>
      <w:r w:rsidRPr="00C81F80">
        <w:t xml:space="preserve"> on analyses were performed with default hyperparameters using </w:t>
      </w:r>
      <w:r w:rsidRPr="00C81F80">
        <w:rPr>
          <w:rFonts w:cstheme="minorHAnsi"/>
        </w:rPr>
        <w:t>random forest</w:t>
      </w:r>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t xml:space="preserve"> </w:t>
      </w:r>
      <w:r w:rsidR="00B757A6">
        <w:fldChar w:fldCharType="begin" w:fldLock="1"/>
      </w:r>
      <w:r w:rsidR="00D07A1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26]","plainTextFormattedCitation":"[26]","previouslyFormattedCitation":"[26]"},"properties":{"noteIndex":0},"schema":"https://github.com/citation-style-language/schema/raw/master/csl-citation.json"}</w:instrText>
      </w:r>
      <w:r w:rsidR="00B757A6">
        <w:fldChar w:fldCharType="separate"/>
      </w:r>
      <w:r w:rsidR="0050137B" w:rsidRPr="0050137B">
        <w:rPr>
          <w:noProof/>
        </w:rPr>
        <w:t>[26]</w:t>
      </w:r>
      <w:r w:rsidR="00B757A6">
        <w:fldChar w:fldCharType="end"/>
      </w:r>
      <w:r w:rsidR="00F7794C">
        <w:t xml:space="preserve"> (v0.23.2)</w:t>
      </w:r>
      <w:r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Pr="00C81F80">
        <w:rPr>
          <w:rFonts w:cstheme="minorHAnsi"/>
        </w:rPr>
        <w:t>Tensorflow</w:t>
      </w:r>
      <w:proofErr w:type="spellEnd"/>
      <w:r w:rsidR="00B757A6">
        <w:rPr>
          <w:rFonts w:cstheme="minorHAnsi"/>
        </w:rPr>
        <w:t xml:space="preserve"> </w:t>
      </w:r>
      <w:r w:rsidR="00B757A6">
        <w:rPr>
          <w:rFonts w:cstheme="minorHAnsi"/>
        </w:rPr>
        <w:fldChar w:fldCharType="begin" w:fldLock="1"/>
      </w:r>
      <w:r w:rsidR="00D07A1B">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28]","plainTextFormattedCitation":"[28]","previouslyFormattedCitation":"[28]"},"properties":{"noteIndex":0},"schema":"https://github.com/citation-style-language/schema/raw/master/csl-citation.json"}</w:instrText>
      </w:r>
      <w:r w:rsidR="00B757A6">
        <w:rPr>
          <w:rFonts w:cstheme="minorHAnsi"/>
        </w:rPr>
        <w:fldChar w:fldCharType="separate"/>
      </w:r>
      <w:r w:rsidR="0050137B" w:rsidRPr="0050137B">
        <w:rPr>
          <w:rFonts w:cstheme="minorHAnsi"/>
          <w:noProof/>
        </w:rPr>
        <w:t>[28]</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lastRenderedPageBreak/>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7"/>
      <w:commentRangeStart w:id="8"/>
      <w:r w:rsidRPr="00C81F80">
        <w:rPr>
          <w:rFonts w:cstheme="minorHAnsi"/>
        </w:rPr>
        <w:t>pregnancies</w:t>
      </w:r>
      <w:commentRangeEnd w:id="7"/>
      <w:r w:rsidR="00CA5FC7" w:rsidRPr="00C81F80">
        <w:rPr>
          <w:rStyle w:val="CommentReference"/>
        </w:rPr>
        <w:commentReference w:id="7"/>
      </w:r>
      <w:commentRangeEnd w:id="8"/>
      <w:r w:rsidR="003D34C4">
        <w:rPr>
          <w:rStyle w:val="CommentReference"/>
        </w:rPr>
        <w:commentReference w:id="8"/>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5491CBDE" w:rsidR="00706BAB" w:rsidRDefault="00706BAB" w:rsidP="000D4320">
      <w:pPr>
        <w:pStyle w:val="Heading2"/>
      </w:pPr>
      <w:r w:rsidRPr="00C81F80">
        <w:t>Discussion</w:t>
      </w:r>
    </w:p>
    <w:p w14:paraId="7846DC49" w14:textId="517DD827" w:rsidR="007860C5" w:rsidRDefault="007860C5" w:rsidP="007860C5"/>
    <w:p w14:paraId="3FD09D63" w14:textId="19851753" w:rsidR="00A34D5D" w:rsidRDefault="00223656" w:rsidP="00A34D5D">
      <w:r>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A34D5D"/>
    <w:p w14:paraId="26588CB6" w14:textId="47B19F56" w:rsidR="00AE69BF" w:rsidRPr="00AE69BF" w:rsidRDefault="001567FD" w:rsidP="00A34D5D">
      <w:pPr>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strongly </w:t>
      </w:r>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lastRenderedPageBreak/>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w:t>
      </w:r>
      <w:r w:rsidR="006938A3">
        <w:t>could</w:t>
      </w:r>
      <w:r w:rsidR="00A84013">
        <w:t xml:space="preserve"> be </w:t>
      </w:r>
      <w:r w:rsidR="00A02221">
        <w:t xml:space="preserve">optimised </w:t>
      </w:r>
      <w:r w:rsidR="00953B35">
        <w:t xml:space="preserve">to produce models </w:t>
      </w:r>
      <w:r w:rsidR="00A84013">
        <w:t xml:space="preserve">with little or no human an 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F05A8A">
        <w:t>is</w:t>
      </w:r>
      <w:r w:rsidR="00A84013" w:rsidRPr="000D000B">
        <w:t xml:space="preserve"> </w:t>
      </w:r>
      <w:r w:rsidR="00AE69BF" w:rsidRPr="000D000B">
        <w:t>time-consuming</w:t>
      </w:r>
      <w:r w:rsidR="00A84013" w:rsidRPr="000D000B">
        <w:t xml:space="preserve"> and </w:t>
      </w:r>
      <w:r w:rsidR="00AE69BF" w:rsidRPr="000D000B">
        <w:t>laborious, require</w:t>
      </w:r>
      <w:r w:rsidR="00F05A8A">
        <w:t>s</w:t>
      </w:r>
      <w:r w:rsidR="00AE69BF" w:rsidRPr="000D000B">
        <w:t xml:space="preserve"> expert knowledge and would also need to be repeated for any new dataset, or if risk factors change over time.</w:t>
      </w:r>
    </w:p>
    <w:p w14:paraId="5B24247A" w14:textId="77777777" w:rsidR="00AE69BF" w:rsidRDefault="00AE69BF" w:rsidP="00A34D5D"/>
    <w:p w14:paraId="00ACCA3B" w14:textId="1E88D83E" w:rsidR="0006084A" w:rsidRDefault="00AB4637" w:rsidP="00A34D5D">
      <w:r>
        <w:t xml:space="preserve">Previous research </w:t>
      </w:r>
      <w:r w:rsidR="00C21F7B">
        <w:t>automat</w:t>
      </w:r>
      <w:r w:rsidR="00976355">
        <w:t>ing</w:t>
      </w:r>
      <w:r w:rsidR="00C21F7B">
        <w:t xml:space="preserve"> feature selection for </w:t>
      </w:r>
      <w:r w:rsidR="00BF2A5B">
        <w:t xml:space="preserve">HIE </w:t>
      </w:r>
      <w:r w:rsidR="00C21F7B">
        <w:t xml:space="preserve">using logistic elastic net regression </w:t>
      </w:r>
      <w:r w:rsidR="00BF2A5B">
        <w:t>from</w:t>
      </w:r>
      <w:r w:rsidR="00433C60">
        <w:t xml:space="preserve"> maternal</w:t>
      </w:r>
      <w:r w:rsidR="00BF2A5B">
        <w:t xml:space="preserve"> </w:t>
      </w:r>
      <w:r w:rsidR="003A4880">
        <w:t xml:space="preserve">demographics and billing codes </w:t>
      </w:r>
      <w:r w:rsidR="00DC3175">
        <w:t xml:space="preserve">collected during </w:t>
      </w:r>
      <w:r w:rsidR="00433C60">
        <w:t>the antenatal period</w:t>
      </w:r>
      <w:r w:rsidR="009C54FB">
        <w:t xml:space="preserve"> </w:t>
      </w:r>
      <w:r w:rsidR="009C54FB">
        <w:fldChar w:fldCharType="begin" w:fldLock="1"/>
      </w:r>
      <w:r w:rsidR="00D07A1B">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29]","plainTextFormattedCitation":"[29]","previouslyFormattedCitation":"[29]"},"properties":{"noteIndex":0},"schema":"https://github.com/citation-style-language/schema/raw/master/csl-citation.json"}</w:instrText>
      </w:r>
      <w:r w:rsidR="009C54FB">
        <w:fldChar w:fldCharType="separate"/>
      </w:r>
      <w:r w:rsidR="0050137B" w:rsidRPr="0050137B">
        <w:rPr>
          <w:noProof/>
        </w:rPr>
        <w:t>[29]</w:t>
      </w:r>
      <w:r w:rsidR="009C54FB">
        <w:fldChar w:fldCharType="end"/>
      </w:r>
      <w:r w:rsidR="009C54FB">
        <w:t xml:space="preserve"> obtained </w:t>
      </w:r>
      <w:r>
        <w:t xml:space="preserve">an average AUC of 0.87 </w:t>
      </w:r>
      <w:r w:rsidR="00EA0287">
        <w:t>(95% CI 0.86, 0.88)</w:t>
      </w:r>
      <w:r w:rsidR="009C54FB">
        <w:t xml:space="preserve">. </w:t>
      </w:r>
      <w:commentRangeStart w:id="9"/>
      <w:r w:rsidR="008005B8">
        <w:t>However, th</w:t>
      </w:r>
      <w:r w:rsidR="00997FC2">
        <w:t>e</w:t>
      </w:r>
      <w:r w:rsidR="008005B8">
        <w:t xml:space="preserve"> study </w:t>
      </w:r>
      <w:r w:rsidR="008F4F5B">
        <w:t xml:space="preserve">used 300 bootstrap replicates (i.e., sample with replacement) to </w:t>
      </w:r>
      <w:r w:rsidR="00527CD8">
        <w:t>train and test</w:t>
      </w:r>
      <w:r w:rsidR="00C64326">
        <w:t xml:space="preserve"> their model</w:t>
      </w:r>
      <w:r w:rsidR="00527CD8">
        <w:t xml:space="preserve"> </w:t>
      </w:r>
      <w:r w:rsidR="008005B8">
        <w:t xml:space="preserve">which may be susceptible to overfitting and </w:t>
      </w:r>
      <w:r w:rsidR="00F67EE6">
        <w:t xml:space="preserve">as </w:t>
      </w:r>
      <w:r w:rsidR="008005B8">
        <w:t xml:space="preserve">no </w:t>
      </w:r>
      <w:r w:rsidR="00CC61FD">
        <w:t xml:space="preserve">separate </w:t>
      </w:r>
      <w:r w:rsidR="00F40324">
        <w:t xml:space="preserve">internal </w:t>
      </w:r>
      <w:r w:rsidR="008005B8">
        <w:t>validation was performed</w:t>
      </w:r>
      <w:r w:rsidR="00F67EE6">
        <w:t xml:space="preserve">, we do not know if this high </w:t>
      </w:r>
      <w:r w:rsidR="00C75686">
        <w:t xml:space="preserve">classification </w:t>
      </w:r>
      <w:r w:rsidR="00F67EE6">
        <w:t>performance</w:t>
      </w:r>
      <w:r w:rsidR="00F40324">
        <w:t xml:space="preserve"> is a result of the fitting procedure</w:t>
      </w:r>
      <w:r w:rsidR="008005B8">
        <w:t>.</w:t>
      </w:r>
      <w:r w:rsidR="00D96A91">
        <w:t xml:space="preserve"> </w:t>
      </w:r>
      <w:commentRangeEnd w:id="9"/>
      <w:r w:rsidR="00146BA2">
        <w:rPr>
          <w:rStyle w:val="CommentReference"/>
        </w:rPr>
        <w:commentReference w:id="9"/>
      </w:r>
      <w:r w:rsidR="00B70E8C">
        <w:t xml:space="preserve">A second study </w:t>
      </w:r>
      <w:r w:rsidR="00F12AAE">
        <w:t xml:space="preserve">used </w:t>
      </w:r>
      <w:r w:rsidR="00B70E8C">
        <w:t xml:space="preserve">deep learning </w:t>
      </w:r>
      <w:r w:rsidR="0082391A">
        <w:t xml:space="preserve">and logistic </w:t>
      </w:r>
      <w:r w:rsidR="00463999">
        <w:t xml:space="preserve">ridge </w:t>
      </w:r>
      <w:r w:rsidR="0082391A">
        <w:t xml:space="preserve">regression </w:t>
      </w:r>
      <w:r w:rsidR="00625E76">
        <w:t xml:space="preserve">to </w:t>
      </w:r>
      <w:r w:rsidR="0082391A">
        <w:t xml:space="preserve">predict HIE using </w:t>
      </w:r>
      <w:r w:rsidR="00625E76">
        <w:t>electronic medical records</w:t>
      </w:r>
      <w:r w:rsidR="00014089">
        <w:t xml:space="preserve"> collected prior to delivery</w:t>
      </w:r>
      <w:r w:rsidR="00625E76">
        <w:t xml:space="preserve"> </w:t>
      </w:r>
      <w:r w:rsidR="00D17FA8">
        <w:fldChar w:fldCharType="begin" w:fldLock="1"/>
      </w:r>
      <w:r w:rsidR="00D07A1B">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30]","plainTextFormattedCitation":"[30]","previouslyFormattedCitation":"[30]"},"properties":{"noteIndex":0},"schema":"https://github.com/citation-style-language/schema/raw/master/csl-citation.json"}</w:instrText>
      </w:r>
      <w:r w:rsidR="00D17FA8">
        <w:fldChar w:fldCharType="separate"/>
      </w:r>
      <w:r w:rsidR="0050137B" w:rsidRPr="0050137B">
        <w:rPr>
          <w:noProof/>
        </w:rPr>
        <w:t>[30]</w:t>
      </w:r>
      <w:r w:rsidR="00D17FA8">
        <w:fldChar w:fldCharType="end"/>
      </w:r>
      <w:r w:rsidR="00D17FA8">
        <w:t xml:space="preserve"> </w:t>
      </w:r>
      <w:r w:rsidR="00625E76">
        <w:t>and obtained an average AUC of</w:t>
      </w:r>
      <w:r w:rsidR="004068C5">
        <w:t xml:space="preserve"> 0.</w:t>
      </w:r>
      <w:r w:rsidR="00CE4127">
        <w:t>78</w:t>
      </w:r>
      <w:r w:rsidR="00625E76">
        <w:t xml:space="preserve"> (95% CI</w:t>
      </w:r>
      <w:r w:rsidR="004068C5">
        <w:t xml:space="preserve"> 0.</w:t>
      </w:r>
      <w:r w:rsidR="00CE4127">
        <w:t>77</w:t>
      </w:r>
      <w:r w:rsidR="004068C5">
        <w:t>, 0.</w:t>
      </w:r>
      <w:r w:rsidR="00CE4127">
        <w:t>79</w:t>
      </w:r>
      <w:r w:rsidR="00625E76">
        <w:t>)</w:t>
      </w:r>
      <w:r w:rsidR="0082391A">
        <w:t xml:space="preserve"> and </w:t>
      </w:r>
      <w:r w:rsidR="00457B1D">
        <w:t>0.72</w:t>
      </w:r>
      <w:r w:rsidR="0082391A">
        <w:t xml:space="preserve"> AUC</w:t>
      </w:r>
      <w:r w:rsidR="00457B1D">
        <w:t xml:space="preserve"> </w:t>
      </w:r>
      <w:r w:rsidR="0082391A">
        <w:t>(</w:t>
      </w:r>
      <w:r w:rsidR="00457B1D">
        <w:t>95% CI 0.71, 0.73)</w:t>
      </w:r>
      <w:r w:rsidR="00E02239">
        <w:t>, respectively</w:t>
      </w:r>
      <w:r w:rsidR="00463999">
        <w:t xml:space="preserve"> which were not strongly different from</w:t>
      </w:r>
      <w:r w:rsidR="00DC3175">
        <w:t xml:space="preserve"> the findings of</w:t>
      </w:r>
      <w:r w:rsidR="00463999">
        <w:t xml:space="preserve"> </w:t>
      </w:r>
      <w:r w:rsidR="00524430">
        <w:t>this study</w:t>
      </w:r>
      <w:r w:rsidR="00463999">
        <w:t>.</w:t>
      </w:r>
    </w:p>
    <w:p w14:paraId="45D2700B" w14:textId="35211ED4" w:rsidR="00B50877" w:rsidRDefault="00B50877" w:rsidP="00A34D5D"/>
    <w:p w14:paraId="09AC72C2" w14:textId="18BE8535" w:rsidR="006A0B6F" w:rsidRDefault="00715CE5" w:rsidP="000D4899">
      <w:r w:rsidRPr="00DC1C72">
        <w:t>A</w:t>
      </w:r>
      <w:r w:rsidR="00B50877" w:rsidRPr="00DC1C72">
        <w:t>lthough</w:t>
      </w:r>
      <w:r w:rsidR="00DC1C72" w:rsidRPr="00DC1C72">
        <w:t xml:space="preserve"> </w:t>
      </w:r>
      <w:r w:rsidRPr="00DC1C72">
        <w:t xml:space="preserve">our results do not support strong improvement in </w:t>
      </w:r>
      <w:r w:rsidR="00DC1C72" w:rsidRPr="00DC1C72">
        <w:t xml:space="preserve">HIE </w:t>
      </w:r>
      <w:r w:rsidRPr="00DC1C72">
        <w:t xml:space="preserve">discrimination </w:t>
      </w:r>
      <w:r w:rsidR="00DC1C72" w:rsidRPr="00DC1C72">
        <w:t xml:space="preserve">following the addition of intrapartum or infant growth variables, our findings do illustrate the possibility </w:t>
      </w:r>
      <w:r w:rsidR="000D4899">
        <w:t xml:space="preserve">of updating risk estimation </w:t>
      </w:r>
      <w:r w:rsidR="00DC1C72" w:rsidRPr="00DC1C72">
        <w:t>using data collected at different time points throughout patient care.</w:t>
      </w:r>
      <w:r w:rsidR="000D4899">
        <w:t xml:space="preserve"> </w:t>
      </w:r>
      <w:r w:rsidR="00B91C5A">
        <w:t>A key</w:t>
      </w:r>
      <w:r w:rsidR="0067429B">
        <w:t xml:space="preserve"> </w:t>
      </w:r>
      <w:r w:rsidR="000D4899">
        <w:t xml:space="preserve">concern with </w:t>
      </w:r>
      <w:r w:rsidR="00C857EE">
        <w:t xml:space="preserve">automated model development </w:t>
      </w:r>
      <w:r w:rsidR="000D4899">
        <w:t xml:space="preserve">is the potential </w:t>
      </w:r>
      <w:r w:rsidR="00F61BBC">
        <w:t xml:space="preserve">for classifiers </w:t>
      </w:r>
      <w:r w:rsidR="0067429B">
        <w:t>to learn from physician behaviour</w:t>
      </w:r>
      <w:r w:rsidR="00C91443">
        <w:t xml:space="preserve"> and beliefs </w:t>
      </w:r>
      <w:r w:rsidR="0067429B">
        <w:t xml:space="preserve">rather than provide </w:t>
      </w:r>
      <w:r w:rsidR="000D4899">
        <w:t xml:space="preserve">new </w:t>
      </w:r>
      <w:r w:rsidR="0067429B">
        <w:t xml:space="preserve">diagnostic </w:t>
      </w:r>
      <w:r w:rsidR="00D57B57">
        <w:t xml:space="preserve">insight </w:t>
      </w:r>
      <w:r w:rsidR="004640EA">
        <w:t>of</w:t>
      </w:r>
      <w:r w:rsidR="000D4899">
        <w:t xml:space="preserve"> disease process </w:t>
      </w:r>
      <w:r w:rsidR="00FD3E0C">
        <w:fldChar w:fldCharType="begin" w:fldLock="1"/>
      </w:r>
      <w:r w:rsidR="00872CF5">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FD3E0C">
        <w:fldChar w:fldCharType="separate"/>
      </w:r>
      <w:r w:rsidR="00FD3E0C" w:rsidRPr="00FD3E0C">
        <w:rPr>
          <w:noProof/>
        </w:rPr>
        <w:t>[16]</w:t>
      </w:r>
      <w:r w:rsidR="00FD3E0C">
        <w:fldChar w:fldCharType="end"/>
      </w:r>
      <w:r w:rsidR="000D4899">
        <w:t>.</w:t>
      </w:r>
      <w:r w:rsidR="007054D5">
        <w:t xml:space="preserve"> </w:t>
      </w:r>
      <w:r w:rsidR="00BD49AC">
        <w:t>P</w:t>
      </w:r>
      <w:r w:rsidR="007054D5">
        <w:t>redictions based on physi</w:t>
      </w:r>
      <w:r w:rsidR="00F64BDE">
        <w:t>ci</w:t>
      </w:r>
      <w:r w:rsidR="007054D5">
        <w:t>an</w:t>
      </w:r>
      <w:r w:rsidR="00F64BDE">
        <w:t>s’</w:t>
      </w:r>
      <w:r w:rsidR="007054D5">
        <w:t xml:space="preserve"> </w:t>
      </w:r>
      <w:r w:rsidR="00BD49AC">
        <w:t>behaviour</w:t>
      </w:r>
      <w:r w:rsidR="007054D5">
        <w:t xml:space="preserve"> </w:t>
      </w:r>
      <w:r w:rsidR="0067429B">
        <w:t xml:space="preserve">are unlikely to provide individual-level </w:t>
      </w:r>
      <w:r w:rsidR="0067429B" w:rsidRPr="00D05F9C">
        <w:t>benefit</w:t>
      </w:r>
      <w:r w:rsidR="00412C48" w:rsidRPr="00D05F9C">
        <w:t xml:space="preserve"> </w:t>
      </w:r>
      <w:r w:rsidR="00412C48" w:rsidRPr="00D05F9C">
        <w:fldChar w:fldCharType="begin" w:fldLock="1"/>
      </w:r>
      <w:r w:rsidR="00412C48" w:rsidRPr="00D05F9C">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412C48" w:rsidRPr="00D05F9C">
        <w:fldChar w:fldCharType="separate"/>
      </w:r>
      <w:r w:rsidR="00412C48" w:rsidRPr="00D05F9C">
        <w:rPr>
          <w:noProof/>
        </w:rPr>
        <w:t>[16]</w:t>
      </w:r>
      <w:r w:rsidR="00412C48" w:rsidRPr="00D05F9C">
        <w:fldChar w:fldCharType="end"/>
      </w:r>
      <w:r w:rsidR="00412C48" w:rsidRPr="00D05F9C">
        <w:t>.</w:t>
      </w:r>
      <w:r w:rsidR="00D05F9C">
        <w:t xml:space="preserve"> Th</w:t>
      </w:r>
      <w:r w:rsidR="00FE684F">
        <w:t>ese biases</w:t>
      </w:r>
      <w:r w:rsidR="00D05F9C">
        <w:t xml:space="preserve"> </w:t>
      </w:r>
      <w:r w:rsidR="00973944">
        <w:t xml:space="preserve">do </w:t>
      </w:r>
      <w:r w:rsidR="00D05F9C">
        <w:t>app</w:t>
      </w:r>
      <w:r w:rsidR="00FE684F">
        <w:t>ly</w:t>
      </w:r>
      <w:r w:rsidR="00D05F9C">
        <w:t xml:space="preserve"> to perinatal prediction, for example </w:t>
      </w:r>
      <w:r w:rsidR="00FE684F">
        <w:t xml:space="preserve">women with risk factors for still birth are delivered earlier and </w:t>
      </w:r>
      <w:r w:rsidR="00F93AD8">
        <w:t>therefore</w:t>
      </w:r>
      <w:r w:rsidR="00FE684F">
        <w:t xml:space="preserve"> prediction </w:t>
      </w:r>
      <w:r w:rsidR="00AD31BF">
        <w:t>of</w:t>
      </w:r>
      <w:r w:rsidR="00FE684F">
        <w:t xml:space="preserve"> stillbirth after 37 weeks will </w:t>
      </w:r>
      <w:r w:rsidR="002D467E">
        <w:t xml:space="preserve">be ineffective </w:t>
      </w:r>
      <w:r w:rsidR="00FE684F">
        <w:fldChar w:fldCharType="begin" w:fldLock="1"/>
      </w:r>
      <w:r w:rsidR="00F34640">
        <w:instrText>ADDIN CSL_CITATION {"citationItems":[{"id":"ITEM-1","itemData":{"DOI":"10.1111/1471-0528.16487","ISSN":"14710528","PMID":"32894620","abstract":"Background: Stillbirth prevention is an international priority – risk prediction models could individualise care and reduce unnecessary intervention, but their use requires evaluation. Objectives: To identify risk prediction models for stillbirth, and assess their potential accuracy and clinical benefit in practice. Search strategy: MEDLINE, Embase, DH-DATA and AMED databases were searched from inception to June 2019 using terms relevant to stillbirth, perinatal mortality and prediction models. The search was compliant with Preferred Reporting Items for Systematic Reviews and Meta-analyses (PRISMA) guidelines. Selection criteria: Studies developing and/or validating prediction models for risk of stillbirth developed for application during pregnancy. Data collection and analysis: Study screening and data extraction were conducted in duplicate, using the CHARMS checklist. Risk of bias was appraised using the PROBAST tool. Results: The search identified 2751 citations. Fourteen studies reporting development of 69 models were included. Variables consistently included were: ethnicity, body mass index, uterine artery Doppler, pregnancy-associated plasma protein and placental growth factor. For almost all models there were significant concerns about risk of bias. Apparent model performance (i.e. in the development dataset) was highest in models developed for use later in pregnancy and including maternal characteristics, and ultrasound and biochemical variables, but few were internally validated and none were externally validated. Conclusions: Almost all models identified were at high risk of bias. There are first-trimester models of possible clinical benefit in early risk stratification; these require validation and clinical evaluation. There were few later pregnancy models but, if validated, these could be most relevant to individualised discussions around timing of birth. Tweetable abstract: Prediction models using maternal factors, blood tests and ultrasound could individualise stillbirth prevention, but existing models are at high risk of bias.","author":[{"dropping-particle":"","family":"Townsend","given":"R.","non-dropping-particle":"","parse-names":false,"suffix":""},{"dropping-particle":"","family":"Manji","given":"A.","non-dropping-particle":"","parse-names":false,"suffix":""},{"dropping-particle":"","family":"Allotey","given":"J.","non-dropping-particle":"","parse-names":false,"suffix":""},{"dropping-particle":"","family":"Heazell","given":"A. E.P.","non-dropping-particle":"","parse-names":false,"suffix":""},{"dropping-particle":"","family":"Jorgensen","given":"L.","non-dropping-particle":"","parse-names":false,"suffix":""},{"dropping-particle":"","family":"Magee","given":"L. A.","non-dropping-particle":"","parse-names":false,"suffix":""},{"dropping-particle":"","family":"Mol","given":"B. W.","non-dropping-particle":"","parse-names":false,"suffix":""},{"dropping-particle":"","family":"Snell","given":"K. I.E.","non-dropping-particle":"","parse-names":false,"suffix":""},{"dropping-particle":"","family":"Riley","given":"R. D.","non-dropping-particle":"","parse-names":false,"suffix":""},{"dropping-particle":"","family":"Sandall","given":"J.","non-dropping-particle":"","parse-names":false,"suffix":""},{"dropping-particle":"","family":"Smith","given":"G. C.S.","non-dropping-particle":"","parse-names":false,"suffix":""},{"dropping-particle":"","family":"Patel","given":"M.","non-dropping-particle":"","parse-names":false,"suffix":""},{"dropping-particle":"","family":"Thilaganathan","given":"B.","non-dropping-particle":"","parse-names":false,"suffix":""},{"dropping-particle":"","family":"Dadelszen","given":"P.","non-dropping-particle":"von","parse-names":false,"suffix":""},{"dropping-particle":"","family":"Thangaratinam","given":"S.","non-dropping-particle":"","parse-names":false,"suffix":""},{"dropping-particle":"","family":"Khalil","given":"A.","non-dropping-particle":"","parse-names":false,"suffix":""}],"container-title":"BJOG: An International Journal of Obstetrics and Gynaecology","id":"ITEM-1","issue":"2","issued":{"date-parts":[["2021","1","1"]]},"page":"214-224","publisher":"Blackwell Publishing Ltd","title":"Can risk prediction models help us individualise stillbirth prevention? A systematic review and critical appraisal of published risk models","type":"article-journal","volume":"128"},"uris":["http://www.mendeley.com/documents/?uuid=381d28ea-22ba-3a2b-a91c-1413cf3effd8"]}],"mendeley":{"formattedCitation":"[31]","plainTextFormattedCitation":"[31]","previouslyFormattedCitation":"[31]"},"properties":{"noteIndex":0},"schema":"https://github.com/citation-style-language/schema/raw/master/csl-citation.json"}</w:instrText>
      </w:r>
      <w:r w:rsidR="00FE684F">
        <w:fldChar w:fldCharType="separate"/>
      </w:r>
      <w:r w:rsidR="00FE684F" w:rsidRPr="00FE684F">
        <w:rPr>
          <w:noProof/>
        </w:rPr>
        <w:t>[31]</w:t>
      </w:r>
      <w:r w:rsidR="00FE684F">
        <w:fldChar w:fldCharType="end"/>
      </w:r>
      <w:r w:rsidR="00FE684F">
        <w:t>.</w:t>
      </w:r>
      <w:r w:rsidR="009C6A71">
        <w:t xml:space="preserve"> To ensure models are unaffected by these biases</w:t>
      </w:r>
      <w:r w:rsidR="00991168">
        <w:t>,</w:t>
      </w:r>
      <w:r w:rsidR="009C6A71">
        <w:t xml:space="preserve"> extensive external validation </w:t>
      </w:r>
      <w:r w:rsidR="00EB2866">
        <w:t xml:space="preserve">in </w:t>
      </w:r>
      <w:r w:rsidR="009C6A71">
        <w:t>different</w:t>
      </w:r>
      <w:r w:rsidR="00EB2866">
        <w:t xml:space="preserve"> clinical environments</w:t>
      </w:r>
      <w:r w:rsidR="009C6A71">
        <w:t xml:space="preserve"> </w:t>
      </w:r>
      <w:r w:rsidR="008C6024">
        <w:t xml:space="preserve">where policies and procedures differ </w:t>
      </w:r>
      <w:r w:rsidR="009C6A71">
        <w:t xml:space="preserve">is </w:t>
      </w:r>
      <w:r w:rsidR="00991168">
        <w:t>needed</w:t>
      </w:r>
      <w:r w:rsidR="009C6A71">
        <w:t>.</w:t>
      </w:r>
    </w:p>
    <w:p w14:paraId="0DAA5CC8" w14:textId="5BB61DC0" w:rsidR="00AC34AA" w:rsidRDefault="00AC34AA" w:rsidP="00A34D5D"/>
    <w:p w14:paraId="419D9F5E" w14:textId="7C51EB8D" w:rsidR="00AC34AA" w:rsidRDefault="003F49EF" w:rsidP="00AC34AA">
      <w:r>
        <w:t xml:space="preserve">While </w:t>
      </w:r>
      <w:r w:rsidR="00AC34AA">
        <w:t xml:space="preserve">automated and manual feature selection processes gave equivalent classification performance, </w:t>
      </w:r>
      <w:r w:rsidR="000704ED">
        <w:t xml:space="preserve">the </w:t>
      </w:r>
      <w:r w:rsidR="00AC34AA">
        <w:t>automated approaches required up to three</w:t>
      </w:r>
      <w:r w:rsidR="0060663D">
        <w:t>-</w:t>
      </w:r>
      <w:r w:rsidR="00AC34AA">
        <w:t xml:space="preserve">times more features (n=60 vs n=20-35) suggesting some redundancy that clinical insight can circumvent. Simpler models are more desirable because fewer variables are required to obtain a risk estimate which increases utility, feasibility and adoption while decreasing implementation costs and </w:t>
      </w:r>
      <w:r w:rsidR="007C5FEB">
        <w:t xml:space="preserve">strategic </w:t>
      </w:r>
      <w:r w:rsidR="00AC34AA">
        <w:t xml:space="preserve">complexity. 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 xml:space="preserve">instability </w:t>
      </w:r>
      <w:r w:rsidR="00AC34AA">
        <w:fldChar w:fldCharType="begin" w:fldLock="1"/>
      </w:r>
      <w:r w:rsidR="00FE684F">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32]","plainTextFormattedCitation":"[32]","previouslyFormattedCitation":"[32]"},"properties":{"noteIndex":0},"schema":"https://github.com/citation-style-language/schema/raw/master/csl-citation.json"}</w:instrText>
      </w:r>
      <w:r w:rsidR="00AC34AA">
        <w:fldChar w:fldCharType="separate"/>
      </w:r>
      <w:r w:rsidR="00872CF5" w:rsidRPr="00872CF5">
        <w:rPr>
          <w:noProof/>
        </w:rPr>
        <w:t>[32]</w:t>
      </w:r>
      <w:r w:rsidR="00AC34AA">
        <w:fldChar w:fldCharType="end"/>
      </w:r>
      <w:r w:rsidR="00131A17">
        <w:t>.</w:t>
      </w:r>
      <w:r w:rsidR="00AC34AA">
        <w:t xml:space="preserve"> </w:t>
      </w:r>
      <w:r w:rsidR="00821225">
        <w:t>P</w:t>
      </w:r>
      <w:r w:rsidR="00131A17">
        <w:t xml:space="preserve">rovided </w:t>
      </w:r>
      <w:r w:rsidR="00AC34AA">
        <w:t xml:space="preserve">appropriate external validation and quality control procedures </w:t>
      </w:r>
      <w:r w:rsidR="00131A17">
        <w:t xml:space="preserve">are in place </w:t>
      </w:r>
      <w:r w:rsidR="00AC34AA">
        <w:t xml:space="preserve">these </w:t>
      </w:r>
      <w:r w:rsidR="00821225">
        <w:t xml:space="preserve">limitations </w:t>
      </w:r>
      <w:r w:rsidR="00F003BA">
        <w:t>should</w:t>
      </w:r>
      <w:r w:rsidR="00AC34AA">
        <w:t xml:space="preserve"> not </w:t>
      </w:r>
      <w:r w:rsidR="00821225">
        <w:t xml:space="preserve">be a barrier to </w:t>
      </w:r>
      <w:r w:rsidR="00AC34AA">
        <w:t>clinical utility.</w:t>
      </w:r>
    </w:p>
    <w:p w14:paraId="7BF14483" w14:textId="71DE5F3B" w:rsidR="0062264C" w:rsidRDefault="0062264C" w:rsidP="00A34D5D"/>
    <w:p w14:paraId="0F5F64ED" w14:textId="721B7CFA" w:rsidR="00ED12BA" w:rsidRDefault="00886C30" w:rsidP="00A34D5D">
      <w:r>
        <w:t xml:space="preserve">Using </w:t>
      </w:r>
      <w:r w:rsidR="00E70387">
        <w:t xml:space="preserve">top </w:t>
      </w:r>
      <w:r w:rsidR="00E8224A">
        <w:t>e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no strong improvement in classification performance compared with logistic regression. These results </w:t>
      </w:r>
      <w:r w:rsidR="00212252">
        <w:t xml:space="preserve">were </w:t>
      </w:r>
      <w:r w:rsidR="001B0C38">
        <w:t xml:space="preserve">anticipated </w:t>
      </w:r>
      <w:r w:rsidR="0076506D">
        <w:t>as</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2564CE">
        <w:t xml:space="preserve">Biases towards </w:t>
      </w:r>
      <w:r w:rsidR="002564CE">
        <w:lastRenderedPageBreak/>
        <w:t>l</w:t>
      </w:r>
      <w:r w:rsidR="00592A3A">
        <w:t xml:space="preserve">inearity and </w:t>
      </w:r>
      <w:r w:rsidR="00FC7BF0">
        <w:t xml:space="preserve">residual </w:t>
      </w:r>
      <w:r w:rsidR="00592A3A">
        <w:t xml:space="preserve">homogeneity </w:t>
      </w:r>
      <w:r w:rsidR="00212252">
        <w:t xml:space="preserve">imparted through feature selection with elastic net 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t xml:space="preserve"> </w:t>
      </w:r>
      <w:r w:rsidR="0062264C" w:rsidRPr="007A3AD2">
        <w:rPr>
          <w:rFonts w:cstheme="minorHAnsi"/>
          <w:bCs/>
        </w:rPr>
        <w:fldChar w:fldCharType="begin" w:fldLock="1"/>
      </w:r>
      <w:r w:rsidR="00FE684F">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33]","plainTextFormattedCitation":"[33]","previouslyFormattedCitation":"[33]"},"properties":{"noteIndex":0},"schema":"https://github.com/citation-style-language/schema/raw/master/csl-citation.json"}</w:instrText>
      </w:r>
      <w:r w:rsidR="0062264C" w:rsidRPr="007A3AD2">
        <w:rPr>
          <w:rFonts w:cstheme="minorHAnsi"/>
          <w:bCs/>
        </w:rPr>
        <w:fldChar w:fldCharType="separate"/>
      </w:r>
      <w:r w:rsidR="00872CF5" w:rsidRPr="00872CF5">
        <w:rPr>
          <w:rFonts w:cstheme="minorHAnsi"/>
          <w:bCs/>
          <w:noProof/>
        </w:rPr>
        <w:t>[33]</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compared </w:t>
      </w:r>
      <w:r w:rsidR="001B1286">
        <w:t xml:space="preserve">to </w:t>
      </w:r>
      <w:r w:rsidR="003D6AB3">
        <w:t xml:space="preserve">non-parametric </w:t>
      </w:r>
      <w:r w:rsidR="001B1286">
        <w:t>methods</w:t>
      </w:r>
      <w:r w:rsidR="00ED12BA">
        <w:t>.</w:t>
      </w:r>
    </w:p>
    <w:p w14:paraId="365941E1" w14:textId="19413506" w:rsidR="00F51468" w:rsidRDefault="00F51468" w:rsidP="00A34D5D">
      <w:pPr>
        <w:rPr>
          <w:color w:val="FF0000"/>
        </w:rPr>
      </w:pPr>
    </w:p>
    <w:p w14:paraId="6A8E116E" w14:textId="17FCE6B3" w:rsidR="009C2001" w:rsidRDefault="00A53EED" w:rsidP="00A34D5D">
      <w:r w:rsidRPr="00A944C2">
        <w:t xml:space="preserve">Our study has some limitations. </w:t>
      </w:r>
      <w:r w:rsidR="00F5419D" w:rsidRPr="00A944C2">
        <w:t>First, we used a dataset collected in the 1950s and any findings may not translate into current clinical practise.</w:t>
      </w:r>
      <w:r w:rsidR="00A944C2">
        <w:t xml:space="preserve"> Studies of real-time updated risk stratification applied to pregnancy outcomes in contemporary data are needed.</w:t>
      </w:r>
      <w:r w:rsidR="00436FAF" w:rsidRPr="00A944C2">
        <w:t xml:space="preserve"> Second, although the dataset was large, the number of HIE cases was low</w:t>
      </w:r>
      <w:r w:rsidR="00A944C2">
        <w:t xml:space="preserve"> </w:t>
      </w:r>
      <w:r w:rsidR="00F34640">
        <w:t>creating</w:t>
      </w:r>
      <w:r w:rsidR="00A944C2">
        <w:t xml:space="preserve"> class imbalance issues that are known </w:t>
      </w:r>
      <w:r w:rsidR="0002606C">
        <w:t xml:space="preserve">adversely </w:t>
      </w:r>
      <w:r w:rsidR="00A944C2">
        <w:t xml:space="preserve">affect model </w:t>
      </w:r>
      <w:r w:rsidR="00F34640">
        <w:t xml:space="preserve">performance </w:t>
      </w:r>
      <w:r w:rsidR="00F34640">
        <w:fldChar w:fldCharType="begin" w:fldLock="1"/>
      </w:r>
      <w:r w:rsidR="00F861CE">
        <w:instrText>ADDIN CSL_CITATION {"citationItems":[{"id":"ITEM-1","itemData":{"DOI":"10.1109/TKDE.2008.239","ISSN":"10414347","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He","given":"Haibo","non-dropping-particle":"","parse-names":false,"suffix":""},{"dropping-particle":"","family":"Garcia","given":"Edwardo A.","non-dropping-particle":"","parse-names":false,"suffix":""}],"container-title":"IEEE Transactions on Knowledge and Data Engineering","id":"ITEM-1","issue":"9","issued":{"date-parts":[["2009","9"]]},"page":"1263-1284","title":"Learning from imbalanced data","type":"article-journal","volume":"21"},"uris":["http://www.mendeley.com/documents/?uuid=bd8fe143-768d-3abb-95b7-ad9a5f788aaf"]}],"mendeley":{"formattedCitation":"[34]","plainTextFormattedCitation":"[34]","previouslyFormattedCitation":"[34]"},"properties":{"noteIndex":0},"schema":"https://github.com/citation-style-language/schema/raw/master/csl-citation.json"}</w:instrText>
      </w:r>
      <w:r w:rsidR="00F34640">
        <w:fldChar w:fldCharType="separate"/>
      </w:r>
      <w:r w:rsidR="00F34640" w:rsidRPr="00F34640">
        <w:rPr>
          <w:noProof/>
        </w:rPr>
        <w:t>[34]</w:t>
      </w:r>
      <w:r w:rsidR="00F34640">
        <w:fldChar w:fldCharType="end"/>
      </w:r>
      <w:r w:rsidR="00F34640">
        <w:t>. Finally</w:t>
      </w:r>
      <w:r w:rsidR="00436FAF" w:rsidRPr="00A944C2">
        <w:t>, we have not explored external validation</w:t>
      </w:r>
      <w:r w:rsidR="000D00D0">
        <w:t xml:space="preserve"> </w:t>
      </w:r>
      <w:r w:rsidR="000D00D0" w:rsidRPr="00A944C2">
        <w:t xml:space="preserve">which is </w:t>
      </w:r>
      <w:r w:rsidR="005069F8">
        <w:t>essential</w:t>
      </w:r>
      <w:r w:rsidR="000D00D0" w:rsidRPr="00A944C2">
        <w:t xml:space="preserve"> to demonstrate the validity of automated model development</w:t>
      </w:r>
      <w:r w:rsidR="000D00D0">
        <w:t>.</w:t>
      </w:r>
    </w:p>
    <w:p w14:paraId="1A8E43D8" w14:textId="5ECD7143" w:rsidR="009F1DF9" w:rsidRDefault="009F1DF9" w:rsidP="00A34D5D"/>
    <w:p w14:paraId="0A7EEF3C" w14:textId="53C447F0" w:rsidR="009F1DF9" w:rsidRPr="00A944C2" w:rsidRDefault="00D404E3" w:rsidP="00A34D5D">
      <w:r>
        <w:t xml:space="preserve">This study explored the concept of real-time updated risk stratification applied to </w:t>
      </w:r>
      <w:r w:rsidR="00351F36">
        <w:t xml:space="preserve">disease </w:t>
      </w:r>
      <w:r>
        <w:t xml:space="preserve">prediction </w:t>
      </w:r>
      <w:r w:rsidR="00351F36">
        <w:t xml:space="preserve">with exemplar application to </w:t>
      </w:r>
      <w:r>
        <w:t xml:space="preserve">HIE </w:t>
      </w:r>
      <w:r w:rsidR="00351F36">
        <w:t xml:space="preserve">using data collected </w:t>
      </w:r>
      <w:r w:rsidR="001168CC">
        <w:t>through pregnancy.</w:t>
      </w:r>
      <w:r w:rsidR="00D93B56">
        <w:t xml:space="preserve"> While we find no strong improvement in prediction using </w:t>
      </w:r>
      <w:r w:rsidR="00896C88">
        <w:t xml:space="preserve">intrapartum or infant growth </w:t>
      </w:r>
      <w:r w:rsidR="00D93B56">
        <w:t xml:space="preserve">data, this study </w:t>
      </w:r>
      <w:r w:rsidR="004E2751">
        <w:t xml:space="preserve">does </w:t>
      </w:r>
      <w:r w:rsidR="00D93B56">
        <w:t>demonstrate the feasibility of such approach</w:t>
      </w:r>
      <w:r w:rsidR="00020FE5">
        <w:t>es</w:t>
      </w:r>
      <w:r w:rsidR="00D93B56">
        <w:t>.</w:t>
      </w:r>
      <w:r w:rsidR="004E343A">
        <w:t xml:space="preserve"> Future studies are needed to evaluate </w:t>
      </w:r>
      <w:r w:rsidR="00020FE5">
        <w:t>real-time updated risk stratification</w:t>
      </w:r>
      <w:r w:rsidR="004E343A">
        <w:t xml:space="preserve"> of other outcomes.</w:t>
      </w:r>
    </w:p>
    <w:p w14:paraId="71654194" w14:textId="77777777" w:rsidR="007860C5" w:rsidRDefault="007860C5" w:rsidP="00FB5AFC"/>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0"/>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0"/>
      <w:r w:rsidRPr="00C81F80">
        <w:rPr>
          <w:rStyle w:val="CommentReference"/>
          <w:rFonts w:cstheme="minorHAnsi"/>
          <w:sz w:val="24"/>
          <w:szCs w:val="24"/>
        </w:rPr>
        <w:commentReference w:id="10"/>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3CAADC7B" w14:textId="3C6B0A14" w:rsidR="00E05DDD" w:rsidRPr="00C81F80" w:rsidRDefault="00855A68" w:rsidP="00172234">
      <w:pPr>
        <w:rPr>
          <w:rFonts w:cstheme="minorHAnsi"/>
          <w:color w:val="FF0000"/>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6D0E7E8A" w14:textId="2704C4FE" w:rsidR="00D543A5" w:rsidRPr="00D543A5" w:rsidRDefault="002D6DBB" w:rsidP="00D543A5">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D543A5" w:rsidRPr="00D543A5">
        <w:rPr>
          <w:rFonts w:ascii="Calibri" w:hAnsi="Calibri" w:cs="Calibri"/>
          <w:noProof/>
        </w:rPr>
        <w:t>[1]</w:t>
      </w:r>
      <w:r w:rsidR="00D543A5" w:rsidRPr="00D543A5">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D543A5" w:rsidRPr="00D543A5">
        <w:rPr>
          <w:rFonts w:ascii="Calibri" w:hAnsi="Calibri" w:cs="Calibri"/>
          <w:i/>
          <w:iCs/>
          <w:noProof/>
        </w:rPr>
        <w:t>BMC Med.</w:t>
      </w:r>
      <w:r w:rsidR="00D543A5" w:rsidRPr="00D543A5">
        <w:rPr>
          <w:rFonts w:ascii="Calibri" w:hAnsi="Calibri" w:cs="Calibri"/>
          <w:noProof/>
        </w:rPr>
        <w:t>, vol. 13, no. 1, pp. 1–10, Jan. 2015, doi: 10.1186/S12916-014-0241-Z/TABLES/1.</w:t>
      </w:r>
    </w:p>
    <w:p w14:paraId="60196BA4"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w:t>
      </w:r>
      <w:r w:rsidRPr="00D543A5">
        <w:rPr>
          <w:rFonts w:ascii="Calibri" w:hAnsi="Calibri" w:cs="Calibri"/>
          <w:noProof/>
        </w:rPr>
        <w:tab/>
        <w:t>J. Stewart, G. Manmathan, and P. Wilkinson, “Primary prevention of cardiovascular disease: A review of contemporary guidance and literature,” doi: 10.1177/2048004016687211.</w:t>
      </w:r>
    </w:p>
    <w:p w14:paraId="4A4367FE"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w:t>
      </w:r>
      <w:r w:rsidRPr="00D543A5">
        <w:rPr>
          <w:rFonts w:ascii="Calibri" w:hAnsi="Calibri" w:cs="Calibri"/>
          <w:noProof/>
        </w:rPr>
        <w:tab/>
        <w:t xml:space="preserve">T. J. Loftus ID </w:t>
      </w:r>
      <w:r w:rsidRPr="00D543A5">
        <w:rPr>
          <w:rFonts w:ascii="Calibri" w:hAnsi="Calibri" w:cs="Calibri"/>
          <w:i/>
          <w:iCs/>
          <w:noProof/>
        </w:rPr>
        <w:t>et al.</w:t>
      </w:r>
      <w:r w:rsidRPr="00D543A5">
        <w:rPr>
          <w:rFonts w:ascii="Calibri" w:hAnsi="Calibri" w:cs="Calibri"/>
          <w:noProof/>
        </w:rPr>
        <w:t xml:space="preserve">, “Ideal algorithms in healthcare: Explainable, dynamic, precise, autonomous, fair, and reproducible,” </w:t>
      </w:r>
      <w:r w:rsidRPr="00D543A5">
        <w:rPr>
          <w:rFonts w:ascii="Calibri" w:hAnsi="Calibri" w:cs="Calibri"/>
          <w:i/>
          <w:iCs/>
          <w:noProof/>
        </w:rPr>
        <w:t>PLOS Digit. Heal.</w:t>
      </w:r>
      <w:r w:rsidRPr="00D543A5">
        <w:rPr>
          <w:rFonts w:ascii="Calibri" w:hAnsi="Calibri" w:cs="Calibri"/>
          <w:noProof/>
        </w:rPr>
        <w:t>, vol. 1, no. 1, p. e0000006, Jan. 2022, doi: 10.1371/JOURNAL.PDIG.0000006.</w:t>
      </w:r>
    </w:p>
    <w:p w14:paraId="16F946F4"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4]</w:t>
      </w:r>
      <w:r w:rsidRPr="00D543A5">
        <w:rPr>
          <w:rFonts w:ascii="Calibri" w:hAnsi="Calibri" w:cs="Calibri"/>
          <w:noProof/>
        </w:rPr>
        <w:tab/>
        <w:t xml:space="preserve">M. Z. I. Chowdhury and T. C. Turin, “Variable selection strategies and its importance in clinical prediction modelling,” </w:t>
      </w:r>
      <w:r w:rsidRPr="00D543A5">
        <w:rPr>
          <w:rFonts w:ascii="Calibri" w:hAnsi="Calibri" w:cs="Calibri"/>
          <w:i/>
          <w:iCs/>
          <w:noProof/>
        </w:rPr>
        <w:t>Fam. Med. Community Heal.</w:t>
      </w:r>
      <w:r w:rsidRPr="00D543A5">
        <w:rPr>
          <w:rFonts w:ascii="Calibri" w:hAnsi="Calibri" w:cs="Calibri"/>
          <w:noProof/>
        </w:rPr>
        <w:t>, vol. 8, no. 1, p. 262, Feb. 2020, doi: 10.1136/fmch-2019-000262.</w:t>
      </w:r>
    </w:p>
    <w:p w14:paraId="7423C3A6"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5]</w:t>
      </w:r>
      <w:r w:rsidRPr="00D543A5">
        <w:rPr>
          <w:rFonts w:ascii="Calibri" w:hAnsi="Calibri" w:cs="Calibri"/>
          <w:noProof/>
        </w:rPr>
        <w:tab/>
        <w:t xml:space="preserve">D. C. Goff </w:t>
      </w:r>
      <w:r w:rsidRPr="00D543A5">
        <w:rPr>
          <w:rFonts w:ascii="Calibri" w:hAnsi="Calibri" w:cs="Calibri"/>
          <w:i/>
          <w:iCs/>
          <w:noProof/>
        </w:rPr>
        <w:t>et al.</w:t>
      </w:r>
      <w:r w:rsidRPr="00D543A5">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1B159C50"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6]</w:t>
      </w:r>
      <w:r w:rsidRPr="00D543A5">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D543A5">
        <w:rPr>
          <w:rFonts w:ascii="Calibri" w:hAnsi="Calibri" w:cs="Calibri"/>
          <w:i/>
          <w:iCs/>
          <w:noProof/>
        </w:rPr>
        <w:t>BMJ</w:t>
      </w:r>
      <w:r w:rsidRPr="00D543A5">
        <w:rPr>
          <w:rFonts w:ascii="Calibri" w:hAnsi="Calibri" w:cs="Calibri"/>
          <w:noProof/>
        </w:rPr>
        <w:t>, vol. 357, May 2017, doi: 10.1136/BMJ.J2099.</w:t>
      </w:r>
    </w:p>
    <w:p w14:paraId="271A56D8"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7]</w:t>
      </w:r>
      <w:r w:rsidRPr="00D543A5">
        <w:rPr>
          <w:rFonts w:ascii="Calibri" w:hAnsi="Calibri" w:cs="Calibri"/>
          <w:noProof/>
        </w:rPr>
        <w:tab/>
        <w:t xml:space="preserve">B. G. Nordestgaard and A. Varbo, “Triglycerides and cardiovascular disease,” </w:t>
      </w:r>
      <w:r w:rsidRPr="00D543A5">
        <w:rPr>
          <w:rFonts w:ascii="Calibri" w:hAnsi="Calibri" w:cs="Calibri"/>
          <w:i/>
          <w:iCs/>
          <w:noProof/>
        </w:rPr>
        <w:t>Lancet (London, England)</w:t>
      </w:r>
      <w:r w:rsidRPr="00D543A5">
        <w:rPr>
          <w:rFonts w:ascii="Calibri" w:hAnsi="Calibri" w:cs="Calibri"/>
          <w:noProof/>
        </w:rPr>
        <w:t>, vol. 384, no. 9943, pp. 626–635, 2014, doi: 10.1016/S0140-6736(14)61177-6.</w:t>
      </w:r>
    </w:p>
    <w:p w14:paraId="388275A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8]</w:t>
      </w:r>
      <w:r w:rsidRPr="00D543A5">
        <w:rPr>
          <w:rFonts w:ascii="Calibri" w:hAnsi="Calibri" w:cs="Calibri"/>
          <w:noProof/>
        </w:rPr>
        <w:tab/>
        <w:t xml:space="preserve">R. Tibshirani, “Regression Shrinkage and Selection via the Lasso,” </w:t>
      </w:r>
      <w:r w:rsidRPr="00D543A5">
        <w:rPr>
          <w:rFonts w:ascii="Calibri" w:hAnsi="Calibri" w:cs="Calibri"/>
          <w:i/>
          <w:iCs/>
          <w:noProof/>
        </w:rPr>
        <w:t>Source J. R. Stat. Soc. Ser. B</w:t>
      </w:r>
      <w:r w:rsidRPr="00D543A5">
        <w:rPr>
          <w:rFonts w:ascii="Calibri" w:hAnsi="Calibri" w:cs="Calibri"/>
          <w:noProof/>
        </w:rPr>
        <w:t>, vol. 58, no. 1, pp. 267–288, 1996.</w:t>
      </w:r>
    </w:p>
    <w:p w14:paraId="7FE7A788"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9]</w:t>
      </w:r>
      <w:r w:rsidRPr="00D543A5">
        <w:rPr>
          <w:rFonts w:ascii="Calibri" w:hAnsi="Calibri" w:cs="Calibri"/>
          <w:noProof/>
        </w:rPr>
        <w:tab/>
        <w:t xml:space="preserve">H. Zou and T. Hastie, “Regularization and variable selection via the elastic net,” </w:t>
      </w:r>
      <w:r w:rsidRPr="00D543A5">
        <w:rPr>
          <w:rFonts w:ascii="Calibri" w:hAnsi="Calibri" w:cs="Calibri"/>
          <w:i/>
          <w:iCs/>
          <w:noProof/>
        </w:rPr>
        <w:t>J. R. Stat. Soc. Ser. B (Statistical Methodol.</w:t>
      </w:r>
      <w:r w:rsidRPr="00D543A5">
        <w:rPr>
          <w:rFonts w:ascii="Calibri" w:hAnsi="Calibri" w:cs="Calibri"/>
          <w:noProof/>
        </w:rPr>
        <w:t>, vol. 67, no. 2, pp. 301–320, Apr. 2005, doi: 10.1111/J.1467-9868.2005.00503.X.</w:t>
      </w:r>
    </w:p>
    <w:p w14:paraId="75130AE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0]</w:t>
      </w:r>
      <w:r w:rsidRPr="00D543A5">
        <w:rPr>
          <w:rFonts w:ascii="Calibri" w:hAnsi="Calibri" w:cs="Calibri"/>
          <w:noProof/>
        </w:rPr>
        <w:tab/>
        <w:t xml:space="preserve">R.-E. Fan, K.-W. Chang, C.-J. Hsieh, X.-R. Wang, and C.-J. Lin, “{LIBLINEAR}: A Library for Large Linear Classification,” </w:t>
      </w:r>
      <w:r w:rsidRPr="00D543A5">
        <w:rPr>
          <w:rFonts w:ascii="Calibri" w:hAnsi="Calibri" w:cs="Calibri"/>
          <w:i/>
          <w:iCs/>
          <w:noProof/>
        </w:rPr>
        <w:t>J. Mach. Learn. Res.</w:t>
      </w:r>
      <w:r w:rsidRPr="00D543A5">
        <w:rPr>
          <w:rFonts w:ascii="Calibri" w:hAnsi="Calibri" w:cs="Calibri"/>
          <w:noProof/>
        </w:rPr>
        <w:t>, vol. 9, pp. 1871–1874, 2008.</w:t>
      </w:r>
    </w:p>
    <w:p w14:paraId="76957151"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1]</w:t>
      </w:r>
      <w:r w:rsidRPr="00D543A5">
        <w:rPr>
          <w:rFonts w:ascii="Calibri" w:hAnsi="Calibri" w:cs="Calibri"/>
          <w:noProof/>
        </w:rPr>
        <w:tab/>
        <w:t xml:space="preserve">P. Geurts, D. Ernst, and L. Wehenkel, “Extremely randomized trees,” </w:t>
      </w:r>
      <w:r w:rsidRPr="00D543A5">
        <w:rPr>
          <w:rFonts w:ascii="Calibri" w:hAnsi="Calibri" w:cs="Calibri"/>
          <w:i/>
          <w:iCs/>
          <w:noProof/>
        </w:rPr>
        <w:t>Mach. Learn. 2006 631</w:t>
      </w:r>
      <w:r w:rsidRPr="00D543A5">
        <w:rPr>
          <w:rFonts w:ascii="Calibri" w:hAnsi="Calibri" w:cs="Calibri"/>
          <w:noProof/>
        </w:rPr>
        <w:t>, vol. 63, no. 1, pp. 3–42, Mar. 2006, doi: 10.1007/S10994-006-6226-1.</w:t>
      </w:r>
    </w:p>
    <w:p w14:paraId="5E291BF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2]</w:t>
      </w:r>
      <w:r w:rsidRPr="00D543A5">
        <w:rPr>
          <w:rFonts w:ascii="Calibri" w:hAnsi="Calibri" w:cs="Calibri"/>
          <w:noProof/>
        </w:rPr>
        <w:tab/>
        <w:t>L. Breiman, “Random Forests,” vol. 45, pp. 5–32, 2001.</w:t>
      </w:r>
    </w:p>
    <w:p w14:paraId="6A2205ED"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3]</w:t>
      </w:r>
      <w:r w:rsidRPr="00D543A5">
        <w:rPr>
          <w:rFonts w:ascii="Calibri" w:hAnsi="Calibri" w:cs="Calibri"/>
          <w:noProof/>
        </w:rPr>
        <w:tab/>
        <w:t>I. Guyon, J. Weston, and S. Barnhill, “Gene Selection for Cancer Classification using Support Vector Machines,” vol. 46, pp. 389–422, 2002.</w:t>
      </w:r>
    </w:p>
    <w:p w14:paraId="364A4E5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4]</w:t>
      </w:r>
      <w:r w:rsidRPr="00D543A5">
        <w:rPr>
          <w:rFonts w:ascii="Calibri" w:hAnsi="Calibri" w:cs="Calibri"/>
          <w:noProof/>
        </w:rPr>
        <w:tab/>
        <w:t xml:space="preserve">N. McBride </w:t>
      </w:r>
      <w:r w:rsidRPr="00D543A5">
        <w:rPr>
          <w:rFonts w:ascii="Calibri" w:hAnsi="Calibri" w:cs="Calibri"/>
          <w:i/>
          <w:iCs/>
          <w:noProof/>
        </w:rPr>
        <w:t>et al.</w:t>
      </w:r>
      <w:r w:rsidRPr="00D543A5">
        <w:rPr>
          <w:rFonts w:ascii="Calibri" w:hAnsi="Calibri" w:cs="Calibri"/>
          <w:noProof/>
        </w:rPr>
        <w:t xml:space="preserve">, “Do nuclear magnetic resonance (NMR)-based metabolomics improve the prediction of pregnancy-related disorders? Findings from a UK birth cohort with independent validation,” </w:t>
      </w:r>
      <w:r w:rsidRPr="00D543A5">
        <w:rPr>
          <w:rFonts w:ascii="Calibri" w:hAnsi="Calibri" w:cs="Calibri"/>
          <w:i/>
          <w:iCs/>
          <w:noProof/>
        </w:rPr>
        <w:t>BMC Med.</w:t>
      </w:r>
      <w:r w:rsidRPr="00D543A5">
        <w:rPr>
          <w:rFonts w:ascii="Calibri" w:hAnsi="Calibri" w:cs="Calibri"/>
          <w:noProof/>
        </w:rPr>
        <w:t>, vol. 18, no. 1, p. 366, Dec. 2020, doi: 10.1186/s12916-020-01819-z.</w:t>
      </w:r>
    </w:p>
    <w:p w14:paraId="5BABE8A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5]</w:t>
      </w:r>
      <w:r w:rsidRPr="00D543A5">
        <w:rPr>
          <w:rFonts w:ascii="Calibri" w:hAnsi="Calibri" w:cs="Calibri"/>
          <w:noProof/>
        </w:rPr>
        <w:tab/>
        <w:t xml:space="preserve">N. McBride </w:t>
      </w:r>
      <w:r w:rsidRPr="00D543A5">
        <w:rPr>
          <w:rFonts w:ascii="Calibri" w:hAnsi="Calibri" w:cs="Calibri"/>
          <w:i/>
          <w:iCs/>
          <w:noProof/>
        </w:rPr>
        <w:t>et al.</w:t>
      </w:r>
      <w:r w:rsidRPr="00D543A5">
        <w:rPr>
          <w:rFonts w:ascii="Calibri" w:hAnsi="Calibri" w:cs="Calibri"/>
          <w:noProof/>
        </w:rPr>
        <w:t xml:space="preserve">, “Do Mass Spectrometry-Derived Metabolomics Improve the Prediction of Pregnancy-Related Disorders? Findings from a UK Birth Cohort with Independent Validation,” </w:t>
      </w:r>
      <w:r w:rsidRPr="00D543A5">
        <w:rPr>
          <w:rFonts w:ascii="Calibri" w:hAnsi="Calibri" w:cs="Calibri"/>
          <w:i/>
          <w:iCs/>
          <w:noProof/>
        </w:rPr>
        <w:t>Metab. 2021, Vol. 11, Page 530</w:t>
      </w:r>
      <w:r w:rsidRPr="00D543A5">
        <w:rPr>
          <w:rFonts w:ascii="Calibri" w:hAnsi="Calibri" w:cs="Calibri"/>
          <w:noProof/>
        </w:rPr>
        <w:t>, vol. 11, no. 8, p. 530, Aug. 2021, doi: 10.3390/METABO11080530.</w:t>
      </w:r>
    </w:p>
    <w:p w14:paraId="6D09E77F"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6]</w:t>
      </w:r>
      <w:r w:rsidRPr="00D543A5">
        <w:rPr>
          <w:rFonts w:ascii="Calibri" w:hAnsi="Calibri" w:cs="Calibri"/>
          <w:noProof/>
        </w:rPr>
        <w:tab/>
        <w:t xml:space="preserve">B. K. Beaulieu-Jones </w:t>
      </w:r>
      <w:r w:rsidRPr="00D543A5">
        <w:rPr>
          <w:rFonts w:ascii="Calibri" w:hAnsi="Calibri" w:cs="Calibri"/>
          <w:i/>
          <w:iCs/>
          <w:noProof/>
        </w:rPr>
        <w:t>et al.</w:t>
      </w:r>
      <w:r w:rsidRPr="00D543A5">
        <w:rPr>
          <w:rFonts w:ascii="Calibri" w:hAnsi="Calibri" w:cs="Calibri"/>
          <w:noProof/>
        </w:rPr>
        <w:t>, “ARTICLE Machine learning for patient risk stratification: standing on, or looking over, the shoulders of clinicians?,” doi: 10.1038/s41746-021-00426-3.</w:t>
      </w:r>
    </w:p>
    <w:p w14:paraId="3002EB40"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lastRenderedPageBreak/>
        <w:t>[17]</w:t>
      </w:r>
      <w:r w:rsidRPr="00D543A5">
        <w:rPr>
          <w:rFonts w:ascii="Calibri" w:hAnsi="Calibri" w:cs="Calibri"/>
          <w:noProof/>
        </w:rPr>
        <w:tab/>
        <w:t xml:space="preserve">J. J. Kurinczuk, M. White-Koning, and N. Badawi, “Epidemiology of neonatal encephalopathy and hypoxic–ischaemic encephalopathy,” </w:t>
      </w:r>
      <w:r w:rsidRPr="00D543A5">
        <w:rPr>
          <w:rFonts w:ascii="Calibri" w:hAnsi="Calibri" w:cs="Calibri"/>
          <w:i/>
          <w:iCs/>
          <w:noProof/>
        </w:rPr>
        <w:t>Early Hum. Dev.</w:t>
      </w:r>
      <w:r w:rsidRPr="00D543A5">
        <w:rPr>
          <w:rFonts w:ascii="Calibri" w:hAnsi="Calibri" w:cs="Calibri"/>
          <w:noProof/>
        </w:rPr>
        <w:t>, vol. 86, no. 6, pp. 329–338, Jun. 2010, doi: 10.1016/J.EARLHUMDEV.2010.05.010.</w:t>
      </w:r>
    </w:p>
    <w:p w14:paraId="7B07B051"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8]</w:t>
      </w:r>
      <w:r w:rsidRPr="00D543A5">
        <w:rPr>
          <w:rFonts w:ascii="Calibri" w:hAnsi="Calibri" w:cs="Calibri"/>
          <w:noProof/>
        </w:rPr>
        <w:tab/>
        <w:t xml:space="preserve">D. V. Azzopardi </w:t>
      </w:r>
      <w:r w:rsidRPr="00D543A5">
        <w:rPr>
          <w:rFonts w:ascii="Calibri" w:hAnsi="Calibri" w:cs="Calibri"/>
          <w:i/>
          <w:iCs/>
          <w:noProof/>
        </w:rPr>
        <w:t>et al.</w:t>
      </w:r>
      <w:r w:rsidRPr="00D543A5">
        <w:rPr>
          <w:rFonts w:ascii="Calibri" w:hAnsi="Calibri" w:cs="Calibri"/>
          <w:noProof/>
        </w:rPr>
        <w:t xml:space="preserve">, “Moderate Hypothermia to Treat Perinatal Asphyxial Encephalopathy,” </w:t>
      </w:r>
      <w:r w:rsidRPr="00D543A5">
        <w:rPr>
          <w:rFonts w:ascii="Calibri" w:hAnsi="Calibri" w:cs="Calibri"/>
          <w:i/>
          <w:iCs/>
          <w:noProof/>
        </w:rPr>
        <w:t>N. Engl. J. Med.</w:t>
      </w:r>
      <w:r w:rsidRPr="00D543A5">
        <w:rPr>
          <w:rFonts w:ascii="Calibri" w:hAnsi="Calibri" w:cs="Calibri"/>
          <w:noProof/>
        </w:rPr>
        <w:t>, vol. 361, no. 14, pp. 1349–1358, Oct. 2009, doi: 10.1056/nejmoa0900854.</w:t>
      </w:r>
    </w:p>
    <w:p w14:paraId="71040AD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19]</w:t>
      </w:r>
      <w:r w:rsidRPr="00D543A5">
        <w:rPr>
          <w:rFonts w:ascii="Calibri" w:hAnsi="Calibri" w:cs="Calibri"/>
          <w:noProof/>
        </w:rPr>
        <w:tab/>
        <w:t xml:space="preserve">D. E. Odd, D. Gunnell, G. Lewis, and F. Rasmussen, “Long-term impact of poor birth condition on social and economic outcomes in early adulthood,” </w:t>
      </w:r>
      <w:r w:rsidRPr="00D543A5">
        <w:rPr>
          <w:rFonts w:ascii="Calibri" w:hAnsi="Calibri" w:cs="Calibri"/>
          <w:i/>
          <w:iCs/>
          <w:noProof/>
        </w:rPr>
        <w:t>Pediatrics</w:t>
      </w:r>
      <w:r w:rsidRPr="00D543A5">
        <w:rPr>
          <w:rFonts w:ascii="Calibri" w:hAnsi="Calibri" w:cs="Calibri"/>
          <w:noProof/>
        </w:rPr>
        <w:t>, vol. 127, no. 6, Jun. 2011, doi: 10.1542/peds.2010-3604.</w:t>
      </w:r>
    </w:p>
    <w:p w14:paraId="43218871"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0]</w:t>
      </w:r>
      <w:r w:rsidRPr="00D543A5">
        <w:rPr>
          <w:rFonts w:ascii="Calibri" w:hAnsi="Calibri" w:cs="Calibri"/>
          <w:noProof/>
        </w:rPr>
        <w:tab/>
        <w:t xml:space="preserve">G. Molina </w:t>
      </w:r>
      <w:r w:rsidRPr="00D543A5">
        <w:rPr>
          <w:rFonts w:ascii="Calibri" w:hAnsi="Calibri" w:cs="Calibri"/>
          <w:i/>
          <w:iCs/>
          <w:noProof/>
        </w:rPr>
        <w:t>et al.</w:t>
      </w:r>
      <w:r w:rsidRPr="00D543A5">
        <w:rPr>
          <w:rFonts w:ascii="Calibri" w:hAnsi="Calibri" w:cs="Calibri"/>
          <w:noProof/>
        </w:rPr>
        <w:t xml:space="preserve">, “Relationship between cesarean delivery rate and maternal and neonatal mortality,” </w:t>
      </w:r>
      <w:r w:rsidRPr="00D543A5">
        <w:rPr>
          <w:rFonts w:ascii="Calibri" w:hAnsi="Calibri" w:cs="Calibri"/>
          <w:i/>
          <w:iCs/>
          <w:noProof/>
        </w:rPr>
        <w:t>JAMA - J. Am. Med. Assoc.</w:t>
      </w:r>
      <w:r w:rsidRPr="00D543A5">
        <w:rPr>
          <w:rFonts w:ascii="Calibri" w:hAnsi="Calibri" w:cs="Calibri"/>
          <w:noProof/>
        </w:rPr>
        <w:t>, vol. 314, no. 21, pp. 2263–2270, Dec. 2015, doi: 10.1001/jama.2015.15553.</w:t>
      </w:r>
    </w:p>
    <w:p w14:paraId="787C2DE4"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1]</w:t>
      </w:r>
      <w:r w:rsidRPr="00D543A5">
        <w:rPr>
          <w:rFonts w:ascii="Calibri" w:hAnsi="Calibri" w:cs="Calibri"/>
          <w:noProof/>
        </w:rPr>
        <w:tab/>
        <w:t xml:space="preserve">N. Badawi </w:t>
      </w:r>
      <w:r w:rsidRPr="00D543A5">
        <w:rPr>
          <w:rFonts w:ascii="Calibri" w:hAnsi="Calibri" w:cs="Calibri"/>
          <w:i/>
          <w:iCs/>
          <w:noProof/>
        </w:rPr>
        <w:t>et al.</w:t>
      </w:r>
      <w:r w:rsidRPr="00D543A5">
        <w:rPr>
          <w:rFonts w:ascii="Calibri" w:hAnsi="Calibri" w:cs="Calibri"/>
          <w:noProof/>
        </w:rPr>
        <w:t xml:space="preserve">, “Intrapartum risk factors for newborn encephalopathy: the Western Australian case-control study,” </w:t>
      </w:r>
      <w:r w:rsidRPr="00D543A5">
        <w:rPr>
          <w:rFonts w:ascii="Calibri" w:hAnsi="Calibri" w:cs="Calibri"/>
          <w:i/>
          <w:iCs/>
          <w:noProof/>
        </w:rPr>
        <w:t>Bmj</w:t>
      </w:r>
      <w:r w:rsidRPr="00D543A5">
        <w:rPr>
          <w:rFonts w:ascii="Calibri" w:hAnsi="Calibri" w:cs="Calibri"/>
          <w:noProof/>
        </w:rPr>
        <w:t>, vol. 317, no. 7172, pp. 1554–1558, 1998.</w:t>
      </w:r>
    </w:p>
    <w:p w14:paraId="4EF971A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2]</w:t>
      </w:r>
      <w:r w:rsidRPr="00D543A5">
        <w:rPr>
          <w:rFonts w:ascii="Calibri" w:hAnsi="Calibri" w:cs="Calibri"/>
          <w:noProof/>
        </w:rPr>
        <w:tab/>
        <w:t xml:space="preserve">N. Badawi </w:t>
      </w:r>
      <w:r w:rsidRPr="00D543A5">
        <w:rPr>
          <w:rFonts w:ascii="Calibri" w:hAnsi="Calibri" w:cs="Calibri"/>
          <w:i/>
          <w:iCs/>
          <w:noProof/>
        </w:rPr>
        <w:t>et al.</w:t>
      </w:r>
      <w:r w:rsidRPr="00D543A5">
        <w:rPr>
          <w:rFonts w:ascii="Calibri" w:hAnsi="Calibri" w:cs="Calibri"/>
          <w:noProof/>
        </w:rPr>
        <w:t xml:space="preserve">, “Antepartum risk factors for newborn encephalopathy: the Western Australian case-control study,” </w:t>
      </w:r>
      <w:r w:rsidRPr="00D543A5">
        <w:rPr>
          <w:rFonts w:ascii="Calibri" w:hAnsi="Calibri" w:cs="Calibri"/>
          <w:i/>
          <w:iCs/>
          <w:noProof/>
        </w:rPr>
        <w:t>Bmj</w:t>
      </w:r>
      <w:r w:rsidRPr="00D543A5">
        <w:rPr>
          <w:rFonts w:ascii="Calibri" w:hAnsi="Calibri" w:cs="Calibri"/>
          <w:noProof/>
        </w:rPr>
        <w:t>, vol. 317, no. 7172, pp. 1549–1553, 1998.</w:t>
      </w:r>
    </w:p>
    <w:p w14:paraId="528AB869"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3]</w:t>
      </w:r>
      <w:r w:rsidRPr="00D543A5">
        <w:rPr>
          <w:rFonts w:ascii="Calibri" w:hAnsi="Calibri" w:cs="Calibri"/>
          <w:noProof/>
        </w:rPr>
        <w:tab/>
        <w:t xml:space="preserve">P. M. Taylor, “The First Year of Life: The Collaborative Perinatal Project of the National Institute of Neurological and Communicative Disorders and Stroke,” </w:t>
      </w:r>
      <w:r w:rsidRPr="00D543A5">
        <w:rPr>
          <w:rFonts w:ascii="Calibri" w:hAnsi="Calibri" w:cs="Calibri"/>
          <w:i/>
          <w:iCs/>
          <w:noProof/>
        </w:rPr>
        <w:t>JAMA</w:t>
      </w:r>
      <w:r w:rsidRPr="00D543A5">
        <w:rPr>
          <w:rFonts w:ascii="Calibri" w:hAnsi="Calibri" w:cs="Calibri"/>
          <w:noProof/>
        </w:rPr>
        <w:t>, vol. 244, no. 13, pp. 1503–1503, Sep. 1980, doi: 10.1001/JAMA.1980.03310130075046.</w:t>
      </w:r>
    </w:p>
    <w:p w14:paraId="2ED187AF"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4]</w:t>
      </w:r>
      <w:r w:rsidRPr="00D543A5">
        <w:rPr>
          <w:rFonts w:ascii="Calibri" w:hAnsi="Calibri" w:cs="Calibri"/>
          <w:noProof/>
        </w:rPr>
        <w:tab/>
        <w:t xml:space="preserve">D. E. Odd, G. Lewis, A. Whitelaw, and D. Gunnell, “Resuscitation at birth and cognition at 8 years of age: a cohort study,” </w:t>
      </w:r>
      <w:r w:rsidRPr="00D543A5">
        <w:rPr>
          <w:rFonts w:ascii="Calibri" w:hAnsi="Calibri" w:cs="Calibri"/>
          <w:i/>
          <w:iCs/>
          <w:noProof/>
        </w:rPr>
        <w:t>Lancet</w:t>
      </w:r>
      <w:r w:rsidRPr="00D543A5">
        <w:rPr>
          <w:rFonts w:ascii="Calibri" w:hAnsi="Calibri" w:cs="Calibri"/>
          <w:noProof/>
        </w:rPr>
        <w:t>, vol. 373, no. 9675, pp. 1615–1622, 2009, doi: 10.1016/S0140-6736(09)60244-0.</w:t>
      </w:r>
    </w:p>
    <w:p w14:paraId="374F21DC"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5]</w:t>
      </w:r>
      <w:r w:rsidRPr="00D543A5">
        <w:rPr>
          <w:rFonts w:ascii="Calibri" w:hAnsi="Calibri" w:cs="Calibri"/>
          <w:noProof/>
        </w:rPr>
        <w:tab/>
        <w:t>“scikit-learn: machine learning in Python — scikit-learn 0.21.3 documentation.” https://scikit-learn.org/stable/index.html (accessed Sep. 10, 2019).</w:t>
      </w:r>
    </w:p>
    <w:p w14:paraId="71D2D43A"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6]</w:t>
      </w:r>
      <w:r w:rsidRPr="00D543A5">
        <w:rPr>
          <w:rFonts w:ascii="Calibri" w:hAnsi="Calibri" w:cs="Calibri"/>
          <w:noProof/>
        </w:rPr>
        <w:tab/>
        <w:t xml:space="preserve">F. Pedregosa </w:t>
      </w:r>
      <w:r w:rsidRPr="00D543A5">
        <w:rPr>
          <w:rFonts w:ascii="Calibri" w:hAnsi="Calibri" w:cs="Calibri"/>
          <w:i/>
          <w:iCs/>
          <w:noProof/>
        </w:rPr>
        <w:t>et al.</w:t>
      </w:r>
      <w:r w:rsidRPr="00D543A5">
        <w:rPr>
          <w:rFonts w:ascii="Calibri" w:hAnsi="Calibri" w:cs="Calibri"/>
          <w:noProof/>
        </w:rPr>
        <w:t xml:space="preserve">, “Scikit-learn: Machine Learning in {P}ython,” </w:t>
      </w:r>
      <w:r w:rsidRPr="00D543A5">
        <w:rPr>
          <w:rFonts w:ascii="Calibri" w:hAnsi="Calibri" w:cs="Calibri"/>
          <w:i/>
          <w:iCs/>
          <w:noProof/>
        </w:rPr>
        <w:t>J. Mach. Learn. Res.</w:t>
      </w:r>
      <w:r w:rsidRPr="00D543A5">
        <w:rPr>
          <w:rFonts w:ascii="Calibri" w:hAnsi="Calibri" w:cs="Calibri"/>
          <w:noProof/>
        </w:rPr>
        <w:t>, vol. 12, pp. 2825–2830, 2011.</w:t>
      </w:r>
    </w:p>
    <w:p w14:paraId="4024B71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7]</w:t>
      </w:r>
      <w:r w:rsidRPr="00D543A5">
        <w:rPr>
          <w:rFonts w:ascii="Calibri" w:hAnsi="Calibri" w:cs="Calibri"/>
          <w:noProof/>
        </w:rPr>
        <w:tab/>
        <w:t xml:space="preserve">X. Robin </w:t>
      </w:r>
      <w:r w:rsidRPr="00D543A5">
        <w:rPr>
          <w:rFonts w:ascii="Calibri" w:hAnsi="Calibri" w:cs="Calibri"/>
          <w:i/>
          <w:iCs/>
          <w:noProof/>
        </w:rPr>
        <w:t>et al.</w:t>
      </w:r>
      <w:r w:rsidRPr="00D543A5">
        <w:rPr>
          <w:rFonts w:ascii="Calibri" w:hAnsi="Calibri" w:cs="Calibri"/>
          <w:noProof/>
        </w:rPr>
        <w:t xml:space="preserve">, “pROC: an open-source package for R and S+ to analyze and compare ROC curves,” </w:t>
      </w:r>
      <w:r w:rsidRPr="00D543A5">
        <w:rPr>
          <w:rFonts w:ascii="Calibri" w:hAnsi="Calibri" w:cs="Calibri"/>
          <w:i/>
          <w:iCs/>
          <w:noProof/>
        </w:rPr>
        <w:t>BMC Bioinformatics</w:t>
      </w:r>
      <w:r w:rsidRPr="00D543A5">
        <w:rPr>
          <w:rFonts w:ascii="Calibri" w:hAnsi="Calibri" w:cs="Calibri"/>
          <w:noProof/>
        </w:rPr>
        <w:t>, vol. 12, p. 77, 2011.</w:t>
      </w:r>
    </w:p>
    <w:p w14:paraId="5B900D12"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8]</w:t>
      </w:r>
      <w:r w:rsidRPr="00D543A5">
        <w:rPr>
          <w:rFonts w:ascii="Calibri" w:hAnsi="Calibri" w:cs="Calibri"/>
          <w:noProof/>
        </w:rPr>
        <w:tab/>
        <w:t>T. Developers, “TensorFlow,” Jan. 2022, doi: 10.5281/ZENODO.5898685.</w:t>
      </w:r>
    </w:p>
    <w:p w14:paraId="40525C1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29]</w:t>
      </w:r>
      <w:r w:rsidRPr="00D543A5">
        <w:rPr>
          <w:rFonts w:ascii="Calibri" w:hAnsi="Calibri" w:cs="Calibri"/>
          <w:noProof/>
        </w:rPr>
        <w:tab/>
        <w:t xml:space="preserve">T. Li, C. Gao, C. Yan, S. Osmundson, B. A. Malin, and Y. Chen, “Predicting Neonatal Encephalopathy From Maternal Data in Electronic Medical Records,” </w:t>
      </w:r>
      <w:r w:rsidRPr="00D543A5">
        <w:rPr>
          <w:rFonts w:ascii="Calibri" w:hAnsi="Calibri" w:cs="Calibri"/>
          <w:i/>
          <w:iCs/>
          <w:noProof/>
        </w:rPr>
        <w:t>AMIA Summits Transl. Sci. Proc.</w:t>
      </w:r>
      <w:r w:rsidRPr="00D543A5">
        <w:rPr>
          <w:rFonts w:ascii="Calibri" w:hAnsi="Calibri" w:cs="Calibri"/>
          <w:noProof/>
        </w:rPr>
        <w:t>, vol. 2018, p. 359, 2018, Accessed: Jan. 26, 2022. [Online]. Available: /pmc/articles/PMC5961831/.</w:t>
      </w:r>
    </w:p>
    <w:p w14:paraId="32A364BA"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0]</w:t>
      </w:r>
      <w:r w:rsidRPr="00D543A5">
        <w:rPr>
          <w:rFonts w:ascii="Calibri" w:hAnsi="Calibri" w:cs="Calibri"/>
          <w:noProof/>
        </w:rPr>
        <w:tab/>
        <w:t xml:space="preserve">C. Gao, C. Yan, S. Osmundson, B. A. Malin, and Y. Chen, “A deep learning approach to predict neonatal encephalopathy from electronic health records,” </w:t>
      </w:r>
      <w:r w:rsidRPr="00D543A5">
        <w:rPr>
          <w:rFonts w:ascii="Calibri" w:hAnsi="Calibri" w:cs="Calibri"/>
          <w:i/>
          <w:iCs/>
          <w:noProof/>
        </w:rPr>
        <w:t>2019 IEEE Int. Conf. Healthc. Informatics, ICHI 2019</w:t>
      </w:r>
      <w:r w:rsidRPr="00D543A5">
        <w:rPr>
          <w:rFonts w:ascii="Calibri" w:hAnsi="Calibri" w:cs="Calibri"/>
          <w:noProof/>
        </w:rPr>
        <w:t>, Jun. 2019, doi: 10.1109/ICHI.2019.8904667.</w:t>
      </w:r>
    </w:p>
    <w:p w14:paraId="415BF7E8"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1]</w:t>
      </w:r>
      <w:r w:rsidRPr="00D543A5">
        <w:rPr>
          <w:rFonts w:ascii="Calibri" w:hAnsi="Calibri" w:cs="Calibri"/>
          <w:noProof/>
        </w:rPr>
        <w:tab/>
        <w:t xml:space="preserve">R. Townsend </w:t>
      </w:r>
      <w:r w:rsidRPr="00D543A5">
        <w:rPr>
          <w:rFonts w:ascii="Calibri" w:hAnsi="Calibri" w:cs="Calibri"/>
          <w:i/>
          <w:iCs/>
          <w:noProof/>
        </w:rPr>
        <w:t>et al.</w:t>
      </w:r>
      <w:r w:rsidRPr="00D543A5">
        <w:rPr>
          <w:rFonts w:ascii="Calibri" w:hAnsi="Calibri" w:cs="Calibri"/>
          <w:noProof/>
        </w:rPr>
        <w:t xml:space="preserve">, “Can risk prediction models help us individualise stillbirth prevention? A systematic review and critical appraisal of published risk models,” </w:t>
      </w:r>
      <w:r w:rsidRPr="00D543A5">
        <w:rPr>
          <w:rFonts w:ascii="Calibri" w:hAnsi="Calibri" w:cs="Calibri"/>
          <w:i/>
          <w:iCs/>
          <w:noProof/>
        </w:rPr>
        <w:t>BJOG An Int. J. Obstet. Gynaecol.</w:t>
      </w:r>
      <w:r w:rsidRPr="00D543A5">
        <w:rPr>
          <w:rFonts w:ascii="Calibri" w:hAnsi="Calibri" w:cs="Calibri"/>
          <w:noProof/>
        </w:rPr>
        <w:t>, vol. 128, no. 2, pp. 214–224, Jan. 2021, doi: 10.1111/1471-0528.16487.</w:t>
      </w:r>
    </w:p>
    <w:p w14:paraId="00424BF0"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2]</w:t>
      </w:r>
      <w:r w:rsidRPr="00D543A5">
        <w:rPr>
          <w:rFonts w:ascii="Calibri" w:hAnsi="Calibri" w:cs="Calibri"/>
          <w:noProof/>
        </w:rPr>
        <w:tab/>
        <w:t xml:space="preserve">J. C. Stoltzfus, “Logistic Regression: A Brief Primer,” </w:t>
      </w:r>
      <w:r w:rsidRPr="00D543A5">
        <w:rPr>
          <w:rFonts w:ascii="Calibri" w:hAnsi="Calibri" w:cs="Calibri"/>
          <w:i/>
          <w:iCs/>
          <w:noProof/>
        </w:rPr>
        <w:t>Acad. Emerg. Med.</w:t>
      </w:r>
      <w:r w:rsidRPr="00D543A5">
        <w:rPr>
          <w:rFonts w:ascii="Calibri" w:hAnsi="Calibri" w:cs="Calibri"/>
          <w:noProof/>
        </w:rPr>
        <w:t>, vol. 18, no. 10, pp. 1099–1104, Oct. 2011, doi: 10.1111/J.1553-2712.2011.01185.X.</w:t>
      </w:r>
    </w:p>
    <w:p w14:paraId="0A67E2B3"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3]</w:t>
      </w:r>
      <w:r w:rsidRPr="00D543A5">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D543A5">
        <w:rPr>
          <w:rFonts w:ascii="Calibri" w:hAnsi="Calibri" w:cs="Calibri"/>
          <w:i/>
          <w:iCs/>
          <w:noProof/>
        </w:rPr>
        <w:t>Journal of Clinical Epidemiology</w:t>
      </w:r>
      <w:r w:rsidRPr="00D543A5">
        <w:rPr>
          <w:rFonts w:ascii="Calibri" w:hAnsi="Calibri" w:cs="Calibri"/>
          <w:noProof/>
        </w:rPr>
        <w:t>, vol. 110. Elsevier USA, pp. 12–22, Jun. 01, 2019, doi: 10.1016/j.jclinepi.2019.02.004.</w:t>
      </w:r>
    </w:p>
    <w:p w14:paraId="4E709C7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lastRenderedPageBreak/>
        <w:t>[34]</w:t>
      </w:r>
      <w:r w:rsidRPr="00D543A5">
        <w:rPr>
          <w:rFonts w:ascii="Calibri" w:hAnsi="Calibri" w:cs="Calibri"/>
          <w:noProof/>
        </w:rPr>
        <w:tab/>
        <w:t xml:space="preserve">H. He and E. A. Garcia, “Learning from imbalanced data,” </w:t>
      </w:r>
      <w:r w:rsidRPr="00D543A5">
        <w:rPr>
          <w:rFonts w:ascii="Calibri" w:hAnsi="Calibri" w:cs="Calibri"/>
          <w:i/>
          <w:iCs/>
          <w:noProof/>
        </w:rPr>
        <w:t>IEEE Trans. Knowl. Data Eng.</w:t>
      </w:r>
      <w:r w:rsidRPr="00D543A5">
        <w:rPr>
          <w:rFonts w:ascii="Calibri" w:hAnsi="Calibri" w:cs="Calibri"/>
          <w:noProof/>
        </w:rPr>
        <w:t>, vol. 21, no. 9, pp. 1263–1284, Sep. 2009, doi: 10.1109/TKDE.2008.239.</w:t>
      </w:r>
    </w:p>
    <w:p w14:paraId="512F1BE5" w14:textId="77777777" w:rsidR="00D543A5" w:rsidRPr="00D543A5" w:rsidRDefault="00D543A5" w:rsidP="00D543A5">
      <w:pPr>
        <w:widowControl w:val="0"/>
        <w:autoSpaceDE w:val="0"/>
        <w:autoSpaceDN w:val="0"/>
        <w:adjustRightInd w:val="0"/>
        <w:ind w:left="640" w:hanging="640"/>
        <w:rPr>
          <w:rFonts w:ascii="Calibri" w:hAnsi="Calibri" w:cs="Calibri"/>
          <w:noProof/>
        </w:rPr>
      </w:pPr>
      <w:r w:rsidRPr="00D543A5">
        <w:rPr>
          <w:rFonts w:ascii="Calibri" w:hAnsi="Calibri" w:cs="Calibri"/>
          <w:noProof/>
        </w:rPr>
        <w:t>[35]</w:t>
      </w:r>
      <w:r w:rsidRPr="00D543A5">
        <w:rPr>
          <w:rFonts w:ascii="Calibri" w:hAnsi="Calibri" w:cs="Calibri"/>
          <w:noProof/>
        </w:rPr>
        <w:tab/>
        <w:t xml:space="preserve">S. Nembrini, I. R. König, and M. N. Wright, “The revival of the Gini importance?,” </w:t>
      </w:r>
      <w:r w:rsidRPr="00D543A5">
        <w:rPr>
          <w:rFonts w:ascii="Calibri" w:hAnsi="Calibri" w:cs="Calibri"/>
          <w:i/>
          <w:iCs/>
          <w:noProof/>
        </w:rPr>
        <w:t>Bioinformatics</w:t>
      </w:r>
      <w:r w:rsidRPr="00D543A5">
        <w:rPr>
          <w:rFonts w:ascii="Calibri" w:hAnsi="Calibri" w:cs="Calibri"/>
          <w:noProof/>
        </w:rPr>
        <w:t>, vol. 34, no. 21, p. 3711, Nov. 2018, doi: 10.1093/BIOINFORMATICS/BTY373.</w:t>
      </w:r>
    </w:p>
    <w:p w14:paraId="02212129" w14:textId="174E0439" w:rsidR="00F27DC2" w:rsidRPr="00C81F80" w:rsidRDefault="002D6DBB" w:rsidP="00D543A5">
      <w:pPr>
        <w:widowControl w:val="0"/>
        <w:autoSpaceDE w:val="0"/>
        <w:autoSpaceDN w:val="0"/>
        <w:adjustRightInd w:val="0"/>
        <w:ind w:left="640" w:hanging="640"/>
        <w:rPr>
          <w:rFonts w:cstheme="minorHAnsi"/>
          <w:b/>
          <w:bCs/>
        </w:rPr>
      </w:pPr>
      <w:r w:rsidRPr="00C81F80">
        <w:rPr>
          <w:rFonts w:cstheme="minorHAnsi"/>
          <w:b/>
          <w:bCs/>
        </w:rPr>
        <w:fldChar w:fldCharType="end"/>
      </w:r>
      <w:r w:rsidR="00F27DC2"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36265E04"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5A7202">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1], [22]","plainTextFormattedCitation":"[21], [22]","previouslyFormattedCitation":"[21], [22]"},"properties":{"noteIndex":0},"schema":"https://github.com/citation-style-language/schema/raw/master/csl-citation.json"}</w:instrText>
      </w:r>
      <w:r w:rsidR="00B3226D">
        <w:rPr>
          <w:rFonts w:cstheme="minorHAnsi"/>
          <w:bCs/>
          <w:i/>
          <w:iCs/>
        </w:rPr>
        <w:fldChar w:fldCharType="separate"/>
      </w:r>
      <w:r w:rsidR="005A7202" w:rsidRPr="005A7202">
        <w:rPr>
          <w:rFonts w:cstheme="minorHAnsi"/>
          <w:bCs/>
          <w:iCs/>
          <w:noProof/>
        </w:rPr>
        <w:t>[21], [22]</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5C285737"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F861CE">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35]","plainTextFormattedCitation":"[35]","previouslyFormattedCitation":"[35]"},"properties":{"noteIndex":0},"schema":"https://github.com/citation-style-language/schema/raw/master/csl-citation.json"}</w:instrText>
            </w:r>
            <w:r w:rsidR="00B858B4">
              <w:rPr>
                <w:rFonts w:cstheme="minorHAnsi"/>
                <w:bCs/>
              </w:rPr>
              <w:fldChar w:fldCharType="separate"/>
            </w:r>
            <w:r w:rsidR="00F34640" w:rsidRPr="00F34640">
              <w:rPr>
                <w:rFonts w:cstheme="minorHAnsi"/>
                <w:bCs/>
                <w:noProof/>
              </w:rPr>
              <w:t>[35]</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11"/>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11"/>
      <w:r w:rsidR="006D605A">
        <w:rPr>
          <w:rStyle w:val="CommentReference"/>
        </w:rPr>
        <w:commentReference w:id="11"/>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2"/>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2"/>
      <w:r w:rsidR="00DB77C4" w:rsidRPr="00C81F80">
        <w:rPr>
          <w:rStyle w:val="CommentReference"/>
        </w:rPr>
        <w:commentReference w:id="12"/>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2-01T11:02:00Z" w:initials="ML">
    <w:p w14:paraId="7D04328A" w14:textId="2718C237" w:rsidR="00204062" w:rsidRDefault="00204062">
      <w:pPr>
        <w:pStyle w:val="CommentText"/>
      </w:pPr>
      <w:r>
        <w:rPr>
          <w:rStyle w:val="CommentReference"/>
        </w:rPr>
        <w:annotationRef/>
      </w:r>
      <w:r>
        <w:t>Deborah – could you please provide link to reference</w:t>
      </w:r>
    </w:p>
  </w:comment>
  <w:comment w:id="3"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4"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5"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6"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7"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8"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9" w:author="Matt Lyon" w:date="2022-02-01T15:02:00Z" w:initials="ML">
    <w:p w14:paraId="7725585C" w14:textId="7BA0F577" w:rsidR="00146BA2" w:rsidRDefault="00146BA2">
      <w:pPr>
        <w:pStyle w:val="CommentText"/>
      </w:pPr>
      <w:r>
        <w:rPr>
          <w:rStyle w:val="CommentReference"/>
        </w:rPr>
        <w:annotationRef/>
      </w:r>
      <w:r>
        <w:t>Tom – do you agree?</w:t>
      </w:r>
    </w:p>
  </w:comment>
  <w:comment w:id="10"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1"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12"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D04328A" w15:done="0"/>
  <w15:commentEx w15:paraId="50626AD5" w15:done="0"/>
  <w15:commentEx w15:paraId="704C9412" w15:paraIdParent="50626AD5" w15:done="0"/>
  <w15:commentEx w15:paraId="189C5614" w15:done="0"/>
  <w15:commentEx w15:paraId="09AA7605" w15:paraIdParent="189C5614" w15:done="0"/>
  <w15:commentEx w15:paraId="454D9109" w15:done="0"/>
  <w15:commentEx w15:paraId="6BB2C8EB" w15:paraIdParent="454D9109" w15:done="0"/>
  <w15:commentEx w15:paraId="7725585C" w15:done="0"/>
  <w15:commentEx w15:paraId="058ACD15" w15:done="0"/>
  <w15:commentEx w15:paraId="16DD39D8"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A391D6" w16cex:dateUtc="2022-02-01T11:02: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4206922" w16cex:dateUtc="2021-04-13T18:01:00Z"/>
  <w16cex:commentExtensible w16cex:durableId="25A23014" w16cex:dateUtc="2022-01-31T09:53:00Z"/>
  <w16cex:commentExtensible w16cex:durableId="25A3C9EF" w16cex:dateUtc="2022-02-01T15:02:00Z"/>
  <w16cex:commentExtensible w16cex:durableId="237B1B4D" w16cex:dateUtc="2020-12-09T09:45:00Z"/>
  <w16cex:commentExtensible w16cex:durableId="25A222C3" w16cex:dateUtc="2022-01-31T08:56: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D04328A" w16cid:durableId="25A391D6"/>
  <w16cid:commentId w16cid:paraId="50626AD5" w16cid:durableId="241FFB87"/>
  <w16cid:commentId w16cid:paraId="704C9412" w16cid:durableId="25955BBE"/>
  <w16cid:commentId w16cid:paraId="189C5614" w16cid:durableId="241888C9"/>
  <w16cid:commentId w16cid:paraId="09AA7605" w16cid:durableId="25A23001"/>
  <w16cid:commentId w16cid:paraId="454D9109" w16cid:durableId="24206922"/>
  <w16cid:commentId w16cid:paraId="6BB2C8EB" w16cid:durableId="25A23014"/>
  <w16cid:commentId w16cid:paraId="7725585C" w16cid:durableId="25A3C9EF"/>
  <w16cid:commentId w16cid:paraId="058ACD15" w16cid:durableId="237B1B4D"/>
  <w16cid:commentId w16cid:paraId="16DD39D8" w16cid:durableId="25A222C3"/>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77046" w14:textId="77777777" w:rsidR="00C66E17" w:rsidRDefault="00C66E17" w:rsidP="006B32F3">
      <w:r>
        <w:separator/>
      </w:r>
    </w:p>
  </w:endnote>
  <w:endnote w:type="continuationSeparator" w:id="0">
    <w:p w14:paraId="774DFD4E" w14:textId="77777777" w:rsidR="00C66E17" w:rsidRDefault="00C66E17"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A283D" w14:textId="77777777" w:rsidR="00C66E17" w:rsidRDefault="00C66E17" w:rsidP="006B32F3">
      <w:r>
        <w:separator/>
      </w:r>
    </w:p>
  </w:footnote>
  <w:footnote w:type="continuationSeparator" w:id="0">
    <w:p w14:paraId="26AB459F" w14:textId="77777777" w:rsidR="00C66E17" w:rsidRDefault="00C66E17"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344F0"/>
    <w:multiLevelType w:val="hybridMultilevel"/>
    <w:tmpl w:val="50EAB0E4"/>
    <w:lvl w:ilvl="0" w:tplc="38220286">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80566C"/>
    <w:multiLevelType w:val="hybridMultilevel"/>
    <w:tmpl w:val="DB563652"/>
    <w:lvl w:ilvl="0" w:tplc="C52A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3"/>
  </w:num>
  <w:num w:numId="4">
    <w:abstractNumId w:val="7"/>
  </w:num>
  <w:num w:numId="5">
    <w:abstractNumId w:val="25"/>
  </w:num>
  <w:num w:numId="6">
    <w:abstractNumId w:val="5"/>
  </w:num>
  <w:num w:numId="7">
    <w:abstractNumId w:val="0"/>
  </w:num>
  <w:num w:numId="8">
    <w:abstractNumId w:val="8"/>
  </w:num>
  <w:num w:numId="9">
    <w:abstractNumId w:val="23"/>
  </w:num>
  <w:num w:numId="10">
    <w:abstractNumId w:val="16"/>
  </w:num>
  <w:num w:numId="11">
    <w:abstractNumId w:val="13"/>
  </w:num>
  <w:num w:numId="12">
    <w:abstractNumId w:val="17"/>
  </w:num>
  <w:num w:numId="13">
    <w:abstractNumId w:val="10"/>
  </w:num>
  <w:num w:numId="14">
    <w:abstractNumId w:val="2"/>
  </w:num>
  <w:num w:numId="15">
    <w:abstractNumId w:val="9"/>
  </w:num>
  <w:num w:numId="16">
    <w:abstractNumId w:val="22"/>
  </w:num>
  <w:num w:numId="17">
    <w:abstractNumId w:val="20"/>
  </w:num>
  <w:num w:numId="18">
    <w:abstractNumId w:val="11"/>
  </w:num>
  <w:num w:numId="19">
    <w:abstractNumId w:val="14"/>
  </w:num>
  <w:num w:numId="20">
    <w:abstractNumId w:val="21"/>
  </w:num>
  <w:num w:numId="21">
    <w:abstractNumId w:val="15"/>
  </w:num>
  <w:num w:numId="22">
    <w:abstractNumId w:val="4"/>
  </w:num>
  <w:num w:numId="23">
    <w:abstractNumId w:val="19"/>
  </w:num>
  <w:num w:numId="24">
    <w:abstractNumId w:val="6"/>
  </w:num>
  <w:num w:numId="25">
    <w:abstractNumId w:val="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089"/>
    <w:rsid w:val="000142A3"/>
    <w:rsid w:val="000160E7"/>
    <w:rsid w:val="0001663A"/>
    <w:rsid w:val="000166C8"/>
    <w:rsid w:val="0001769A"/>
    <w:rsid w:val="00017729"/>
    <w:rsid w:val="0002009B"/>
    <w:rsid w:val="00020A40"/>
    <w:rsid w:val="00020FE5"/>
    <w:rsid w:val="00021386"/>
    <w:rsid w:val="00021560"/>
    <w:rsid w:val="00022C04"/>
    <w:rsid w:val="000233B4"/>
    <w:rsid w:val="00023DB6"/>
    <w:rsid w:val="00023DD7"/>
    <w:rsid w:val="0002402E"/>
    <w:rsid w:val="0002409F"/>
    <w:rsid w:val="000248DC"/>
    <w:rsid w:val="00024A6D"/>
    <w:rsid w:val="000254DB"/>
    <w:rsid w:val="0002606C"/>
    <w:rsid w:val="00026B55"/>
    <w:rsid w:val="00026E87"/>
    <w:rsid w:val="0002729B"/>
    <w:rsid w:val="00027C5B"/>
    <w:rsid w:val="00031E96"/>
    <w:rsid w:val="00032887"/>
    <w:rsid w:val="00032A0D"/>
    <w:rsid w:val="00033649"/>
    <w:rsid w:val="00034012"/>
    <w:rsid w:val="000340FB"/>
    <w:rsid w:val="00034A84"/>
    <w:rsid w:val="00034B72"/>
    <w:rsid w:val="00035F82"/>
    <w:rsid w:val="0003641A"/>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BAD"/>
    <w:rsid w:val="0005060B"/>
    <w:rsid w:val="00050643"/>
    <w:rsid w:val="00050E64"/>
    <w:rsid w:val="00051161"/>
    <w:rsid w:val="000523CA"/>
    <w:rsid w:val="00053C6D"/>
    <w:rsid w:val="00055729"/>
    <w:rsid w:val="00055E83"/>
    <w:rsid w:val="00056A6F"/>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1BE"/>
    <w:rsid w:val="0006765E"/>
    <w:rsid w:val="000704ED"/>
    <w:rsid w:val="00070E8B"/>
    <w:rsid w:val="000711C1"/>
    <w:rsid w:val="000719C8"/>
    <w:rsid w:val="00071E2D"/>
    <w:rsid w:val="00071E6A"/>
    <w:rsid w:val="00071F37"/>
    <w:rsid w:val="00072EAC"/>
    <w:rsid w:val="00074315"/>
    <w:rsid w:val="0007448A"/>
    <w:rsid w:val="00074B32"/>
    <w:rsid w:val="00074CE0"/>
    <w:rsid w:val="00075867"/>
    <w:rsid w:val="000760FE"/>
    <w:rsid w:val="00076DB8"/>
    <w:rsid w:val="00077176"/>
    <w:rsid w:val="00077A86"/>
    <w:rsid w:val="000801A0"/>
    <w:rsid w:val="00080F23"/>
    <w:rsid w:val="000831D5"/>
    <w:rsid w:val="00083E2D"/>
    <w:rsid w:val="0008405D"/>
    <w:rsid w:val="00085F6B"/>
    <w:rsid w:val="00086589"/>
    <w:rsid w:val="00086C5E"/>
    <w:rsid w:val="000879B0"/>
    <w:rsid w:val="00087D3F"/>
    <w:rsid w:val="00087EAC"/>
    <w:rsid w:val="00090A59"/>
    <w:rsid w:val="00090E50"/>
    <w:rsid w:val="0009136E"/>
    <w:rsid w:val="00092982"/>
    <w:rsid w:val="00092B67"/>
    <w:rsid w:val="00093E29"/>
    <w:rsid w:val="00094198"/>
    <w:rsid w:val="00094F52"/>
    <w:rsid w:val="000951A4"/>
    <w:rsid w:val="00095711"/>
    <w:rsid w:val="00095908"/>
    <w:rsid w:val="00096A82"/>
    <w:rsid w:val="00096C25"/>
    <w:rsid w:val="000A0222"/>
    <w:rsid w:val="000A19EC"/>
    <w:rsid w:val="000A1C6E"/>
    <w:rsid w:val="000A1E1A"/>
    <w:rsid w:val="000A20D2"/>
    <w:rsid w:val="000A2BD1"/>
    <w:rsid w:val="000A4C53"/>
    <w:rsid w:val="000A4FA4"/>
    <w:rsid w:val="000A529D"/>
    <w:rsid w:val="000A56D1"/>
    <w:rsid w:val="000A5FE7"/>
    <w:rsid w:val="000A653D"/>
    <w:rsid w:val="000A693F"/>
    <w:rsid w:val="000A6FE0"/>
    <w:rsid w:val="000A7735"/>
    <w:rsid w:val="000B0095"/>
    <w:rsid w:val="000B05DE"/>
    <w:rsid w:val="000B0825"/>
    <w:rsid w:val="000B0E3B"/>
    <w:rsid w:val="000B18E8"/>
    <w:rsid w:val="000B1D17"/>
    <w:rsid w:val="000B1E55"/>
    <w:rsid w:val="000B1E8A"/>
    <w:rsid w:val="000B28BA"/>
    <w:rsid w:val="000B2E0E"/>
    <w:rsid w:val="000B3282"/>
    <w:rsid w:val="000B3D93"/>
    <w:rsid w:val="000B3DDB"/>
    <w:rsid w:val="000B45CC"/>
    <w:rsid w:val="000B487A"/>
    <w:rsid w:val="000B4939"/>
    <w:rsid w:val="000B4B77"/>
    <w:rsid w:val="000B5BEA"/>
    <w:rsid w:val="000B5FF8"/>
    <w:rsid w:val="000B76D2"/>
    <w:rsid w:val="000C06F4"/>
    <w:rsid w:val="000C07A4"/>
    <w:rsid w:val="000C3100"/>
    <w:rsid w:val="000C312D"/>
    <w:rsid w:val="000C4285"/>
    <w:rsid w:val="000C42C7"/>
    <w:rsid w:val="000C4608"/>
    <w:rsid w:val="000C4915"/>
    <w:rsid w:val="000C6E46"/>
    <w:rsid w:val="000C79C5"/>
    <w:rsid w:val="000C7D15"/>
    <w:rsid w:val="000C7D41"/>
    <w:rsid w:val="000C7E1A"/>
    <w:rsid w:val="000D000B"/>
    <w:rsid w:val="000D00D0"/>
    <w:rsid w:val="000D1786"/>
    <w:rsid w:val="000D1C15"/>
    <w:rsid w:val="000D1D55"/>
    <w:rsid w:val="000D1EC9"/>
    <w:rsid w:val="000D39B8"/>
    <w:rsid w:val="000D3EDF"/>
    <w:rsid w:val="000D4320"/>
    <w:rsid w:val="000D467D"/>
    <w:rsid w:val="000D4899"/>
    <w:rsid w:val="000D5718"/>
    <w:rsid w:val="000D5F2A"/>
    <w:rsid w:val="000D6794"/>
    <w:rsid w:val="000D6809"/>
    <w:rsid w:val="000D7C66"/>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534"/>
    <w:rsid w:val="000F3E4E"/>
    <w:rsid w:val="000F4D77"/>
    <w:rsid w:val="000F4F13"/>
    <w:rsid w:val="000F63DC"/>
    <w:rsid w:val="000F67F9"/>
    <w:rsid w:val="000F70EC"/>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3E87"/>
    <w:rsid w:val="001151CC"/>
    <w:rsid w:val="00115E0D"/>
    <w:rsid w:val="001168CC"/>
    <w:rsid w:val="001176E2"/>
    <w:rsid w:val="0012020D"/>
    <w:rsid w:val="00120530"/>
    <w:rsid w:val="00120586"/>
    <w:rsid w:val="00120BD8"/>
    <w:rsid w:val="00121C8A"/>
    <w:rsid w:val="00121CF4"/>
    <w:rsid w:val="00123033"/>
    <w:rsid w:val="00123671"/>
    <w:rsid w:val="00124C54"/>
    <w:rsid w:val="00126297"/>
    <w:rsid w:val="001269FE"/>
    <w:rsid w:val="00126D06"/>
    <w:rsid w:val="00126D5C"/>
    <w:rsid w:val="00127123"/>
    <w:rsid w:val="00127A76"/>
    <w:rsid w:val="00127BDC"/>
    <w:rsid w:val="00130884"/>
    <w:rsid w:val="00130DA5"/>
    <w:rsid w:val="001314D5"/>
    <w:rsid w:val="00131A17"/>
    <w:rsid w:val="00131CC0"/>
    <w:rsid w:val="0013233D"/>
    <w:rsid w:val="00132ABB"/>
    <w:rsid w:val="00132E94"/>
    <w:rsid w:val="0013337A"/>
    <w:rsid w:val="00134F19"/>
    <w:rsid w:val="0013564A"/>
    <w:rsid w:val="001357C8"/>
    <w:rsid w:val="001358FE"/>
    <w:rsid w:val="001366C4"/>
    <w:rsid w:val="00136AAB"/>
    <w:rsid w:val="00137312"/>
    <w:rsid w:val="00137393"/>
    <w:rsid w:val="00137976"/>
    <w:rsid w:val="00140B7B"/>
    <w:rsid w:val="0014183A"/>
    <w:rsid w:val="00141B18"/>
    <w:rsid w:val="00141E1E"/>
    <w:rsid w:val="00141E22"/>
    <w:rsid w:val="001428F0"/>
    <w:rsid w:val="00142D3A"/>
    <w:rsid w:val="00143758"/>
    <w:rsid w:val="00145804"/>
    <w:rsid w:val="00146B08"/>
    <w:rsid w:val="00146BA2"/>
    <w:rsid w:val="00150CDE"/>
    <w:rsid w:val="0015142C"/>
    <w:rsid w:val="001518D8"/>
    <w:rsid w:val="00151A3A"/>
    <w:rsid w:val="00151DC1"/>
    <w:rsid w:val="00152837"/>
    <w:rsid w:val="00152ED0"/>
    <w:rsid w:val="00153E96"/>
    <w:rsid w:val="001541F4"/>
    <w:rsid w:val="001549C8"/>
    <w:rsid w:val="001567BD"/>
    <w:rsid w:val="001567FD"/>
    <w:rsid w:val="00156A17"/>
    <w:rsid w:val="00156FE4"/>
    <w:rsid w:val="0015770C"/>
    <w:rsid w:val="00157C1A"/>
    <w:rsid w:val="00160CCE"/>
    <w:rsid w:val="00160F0D"/>
    <w:rsid w:val="0016120E"/>
    <w:rsid w:val="001636A3"/>
    <w:rsid w:val="00163D50"/>
    <w:rsid w:val="00163DBA"/>
    <w:rsid w:val="001646CD"/>
    <w:rsid w:val="001649EC"/>
    <w:rsid w:val="00164C38"/>
    <w:rsid w:val="00164F55"/>
    <w:rsid w:val="0016535A"/>
    <w:rsid w:val="001667BB"/>
    <w:rsid w:val="001679C8"/>
    <w:rsid w:val="00167E84"/>
    <w:rsid w:val="00171053"/>
    <w:rsid w:val="00171072"/>
    <w:rsid w:val="00171F02"/>
    <w:rsid w:val="00172234"/>
    <w:rsid w:val="001723E0"/>
    <w:rsid w:val="001731E4"/>
    <w:rsid w:val="001744CF"/>
    <w:rsid w:val="00174780"/>
    <w:rsid w:val="00174F49"/>
    <w:rsid w:val="0017582A"/>
    <w:rsid w:val="00175CB5"/>
    <w:rsid w:val="00175CEB"/>
    <w:rsid w:val="001769B3"/>
    <w:rsid w:val="001775A5"/>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3AD8"/>
    <w:rsid w:val="001944E7"/>
    <w:rsid w:val="00194C6D"/>
    <w:rsid w:val="00194DD7"/>
    <w:rsid w:val="001951F4"/>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D02E5"/>
    <w:rsid w:val="001D06A2"/>
    <w:rsid w:val="001D08F8"/>
    <w:rsid w:val="001D12E1"/>
    <w:rsid w:val="001D17B1"/>
    <w:rsid w:val="001D26FA"/>
    <w:rsid w:val="001D2721"/>
    <w:rsid w:val="001D3065"/>
    <w:rsid w:val="001D40E4"/>
    <w:rsid w:val="001D48D2"/>
    <w:rsid w:val="001D75F6"/>
    <w:rsid w:val="001E0EF4"/>
    <w:rsid w:val="001E1141"/>
    <w:rsid w:val="001E3449"/>
    <w:rsid w:val="001E3FFA"/>
    <w:rsid w:val="001E4B69"/>
    <w:rsid w:val="001E53CA"/>
    <w:rsid w:val="001E7249"/>
    <w:rsid w:val="001E7EE8"/>
    <w:rsid w:val="001F0885"/>
    <w:rsid w:val="001F1CA4"/>
    <w:rsid w:val="001F26FD"/>
    <w:rsid w:val="001F2E57"/>
    <w:rsid w:val="001F3B96"/>
    <w:rsid w:val="001F453C"/>
    <w:rsid w:val="001F4562"/>
    <w:rsid w:val="001F49CB"/>
    <w:rsid w:val="001F5909"/>
    <w:rsid w:val="001F5EE5"/>
    <w:rsid w:val="001F6AB4"/>
    <w:rsid w:val="001F72CA"/>
    <w:rsid w:val="0020003D"/>
    <w:rsid w:val="00200043"/>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20EA"/>
    <w:rsid w:val="00212252"/>
    <w:rsid w:val="002130AF"/>
    <w:rsid w:val="002155DA"/>
    <w:rsid w:val="00215F3D"/>
    <w:rsid w:val="00217233"/>
    <w:rsid w:val="00217BF1"/>
    <w:rsid w:val="002206B9"/>
    <w:rsid w:val="0022138C"/>
    <w:rsid w:val="00222E22"/>
    <w:rsid w:val="00223656"/>
    <w:rsid w:val="00225353"/>
    <w:rsid w:val="002258F2"/>
    <w:rsid w:val="0022661B"/>
    <w:rsid w:val="00226DA4"/>
    <w:rsid w:val="00227105"/>
    <w:rsid w:val="002273D4"/>
    <w:rsid w:val="00227E20"/>
    <w:rsid w:val="0023025A"/>
    <w:rsid w:val="00231C9A"/>
    <w:rsid w:val="00233101"/>
    <w:rsid w:val="002337C7"/>
    <w:rsid w:val="00234411"/>
    <w:rsid w:val="0023486A"/>
    <w:rsid w:val="002350B9"/>
    <w:rsid w:val="00235A5B"/>
    <w:rsid w:val="00235F3B"/>
    <w:rsid w:val="0023769B"/>
    <w:rsid w:val="00240221"/>
    <w:rsid w:val="00240C71"/>
    <w:rsid w:val="0024121F"/>
    <w:rsid w:val="002414CC"/>
    <w:rsid w:val="00241DB6"/>
    <w:rsid w:val="00241F9F"/>
    <w:rsid w:val="002425C7"/>
    <w:rsid w:val="00243F7A"/>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603CD"/>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A5B"/>
    <w:rsid w:val="00281AC0"/>
    <w:rsid w:val="00282671"/>
    <w:rsid w:val="002827CB"/>
    <w:rsid w:val="002828E0"/>
    <w:rsid w:val="00283F12"/>
    <w:rsid w:val="002841E6"/>
    <w:rsid w:val="00284604"/>
    <w:rsid w:val="00285756"/>
    <w:rsid w:val="00285AA8"/>
    <w:rsid w:val="00285E56"/>
    <w:rsid w:val="00286A4D"/>
    <w:rsid w:val="00287461"/>
    <w:rsid w:val="00287880"/>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12F4"/>
    <w:rsid w:val="002A20EE"/>
    <w:rsid w:val="002A2B32"/>
    <w:rsid w:val="002A2FE2"/>
    <w:rsid w:val="002A3DF3"/>
    <w:rsid w:val="002A4211"/>
    <w:rsid w:val="002A4378"/>
    <w:rsid w:val="002A4F65"/>
    <w:rsid w:val="002A516F"/>
    <w:rsid w:val="002A5286"/>
    <w:rsid w:val="002A5608"/>
    <w:rsid w:val="002A5F41"/>
    <w:rsid w:val="002A63C8"/>
    <w:rsid w:val="002A667B"/>
    <w:rsid w:val="002A6711"/>
    <w:rsid w:val="002A68C2"/>
    <w:rsid w:val="002A73FC"/>
    <w:rsid w:val="002A7701"/>
    <w:rsid w:val="002A77D0"/>
    <w:rsid w:val="002A7AF4"/>
    <w:rsid w:val="002A7B16"/>
    <w:rsid w:val="002A7B9B"/>
    <w:rsid w:val="002A7E67"/>
    <w:rsid w:val="002B0016"/>
    <w:rsid w:val="002B0198"/>
    <w:rsid w:val="002B02FB"/>
    <w:rsid w:val="002B046C"/>
    <w:rsid w:val="002B0CDF"/>
    <w:rsid w:val="002B0E61"/>
    <w:rsid w:val="002B27A5"/>
    <w:rsid w:val="002B3D1B"/>
    <w:rsid w:val="002B51AA"/>
    <w:rsid w:val="002C1DF4"/>
    <w:rsid w:val="002C23EC"/>
    <w:rsid w:val="002C2AD5"/>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467E"/>
    <w:rsid w:val="002D50E8"/>
    <w:rsid w:val="002D5576"/>
    <w:rsid w:val="002D5873"/>
    <w:rsid w:val="002D5D88"/>
    <w:rsid w:val="002D60B8"/>
    <w:rsid w:val="002D61C6"/>
    <w:rsid w:val="002D6B89"/>
    <w:rsid w:val="002D6DBB"/>
    <w:rsid w:val="002D707E"/>
    <w:rsid w:val="002D77AB"/>
    <w:rsid w:val="002D780E"/>
    <w:rsid w:val="002D797B"/>
    <w:rsid w:val="002D7CD2"/>
    <w:rsid w:val="002E0943"/>
    <w:rsid w:val="002E16A9"/>
    <w:rsid w:val="002E20A1"/>
    <w:rsid w:val="002E21B4"/>
    <w:rsid w:val="002E23BA"/>
    <w:rsid w:val="002E3BCD"/>
    <w:rsid w:val="002E4559"/>
    <w:rsid w:val="002E475E"/>
    <w:rsid w:val="002E4E54"/>
    <w:rsid w:val="002E52E5"/>
    <w:rsid w:val="002E6FC6"/>
    <w:rsid w:val="002E759B"/>
    <w:rsid w:val="002E7B12"/>
    <w:rsid w:val="002F0C39"/>
    <w:rsid w:val="002F1007"/>
    <w:rsid w:val="002F16AB"/>
    <w:rsid w:val="002F2223"/>
    <w:rsid w:val="002F3119"/>
    <w:rsid w:val="002F32CC"/>
    <w:rsid w:val="002F3D17"/>
    <w:rsid w:val="002F3DC6"/>
    <w:rsid w:val="002F5B07"/>
    <w:rsid w:val="002F6D3D"/>
    <w:rsid w:val="002F7193"/>
    <w:rsid w:val="003002DE"/>
    <w:rsid w:val="00300E7E"/>
    <w:rsid w:val="003039A9"/>
    <w:rsid w:val="003043A5"/>
    <w:rsid w:val="00305EB1"/>
    <w:rsid w:val="0030612A"/>
    <w:rsid w:val="0030664D"/>
    <w:rsid w:val="00306AF1"/>
    <w:rsid w:val="003070F9"/>
    <w:rsid w:val="00310C06"/>
    <w:rsid w:val="00310D55"/>
    <w:rsid w:val="00310F11"/>
    <w:rsid w:val="0031125B"/>
    <w:rsid w:val="00311820"/>
    <w:rsid w:val="00312807"/>
    <w:rsid w:val="00312FBA"/>
    <w:rsid w:val="00313057"/>
    <w:rsid w:val="00314F15"/>
    <w:rsid w:val="0031539E"/>
    <w:rsid w:val="00315535"/>
    <w:rsid w:val="00315DB1"/>
    <w:rsid w:val="00316E79"/>
    <w:rsid w:val="0031795B"/>
    <w:rsid w:val="00320990"/>
    <w:rsid w:val="003209C2"/>
    <w:rsid w:val="00320F3B"/>
    <w:rsid w:val="00321122"/>
    <w:rsid w:val="00321971"/>
    <w:rsid w:val="00322745"/>
    <w:rsid w:val="003231D1"/>
    <w:rsid w:val="00323A40"/>
    <w:rsid w:val="003241CF"/>
    <w:rsid w:val="0032484B"/>
    <w:rsid w:val="00325249"/>
    <w:rsid w:val="0032770F"/>
    <w:rsid w:val="00327F28"/>
    <w:rsid w:val="0033093B"/>
    <w:rsid w:val="00330BA5"/>
    <w:rsid w:val="00331531"/>
    <w:rsid w:val="0033205F"/>
    <w:rsid w:val="00332A6B"/>
    <w:rsid w:val="003343F0"/>
    <w:rsid w:val="003349A6"/>
    <w:rsid w:val="00334FA4"/>
    <w:rsid w:val="0033533A"/>
    <w:rsid w:val="00336F5C"/>
    <w:rsid w:val="00337313"/>
    <w:rsid w:val="003378F3"/>
    <w:rsid w:val="00337987"/>
    <w:rsid w:val="00337C0B"/>
    <w:rsid w:val="00337D80"/>
    <w:rsid w:val="003403C8"/>
    <w:rsid w:val="00340591"/>
    <w:rsid w:val="00340B3E"/>
    <w:rsid w:val="00340D40"/>
    <w:rsid w:val="00340F54"/>
    <w:rsid w:val="00341048"/>
    <w:rsid w:val="003418E5"/>
    <w:rsid w:val="0034281A"/>
    <w:rsid w:val="00342BEF"/>
    <w:rsid w:val="003440BB"/>
    <w:rsid w:val="0034412A"/>
    <w:rsid w:val="003459E8"/>
    <w:rsid w:val="00345D79"/>
    <w:rsid w:val="00346964"/>
    <w:rsid w:val="00347D3F"/>
    <w:rsid w:val="00351496"/>
    <w:rsid w:val="003516EA"/>
    <w:rsid w:val="00351F36"/>
    <w:rsid w:val="00353099"/>
    <w:rsid w:val="00353B09"/>
    <w:rsid w:val="0035544D"/>
    <w:rsid w:val="0035547D"/>
    <w:rsid w:val="00355B01"/>
    <w:rsid w:val="0035751B"/>
    <w:rsid w:val="003578A5"/>
    <w:rsid w:val="00360DFD"/>
    <w:rsid w:val="00361B41"/>
    <w:rsid w:val="00361B53"/>
    <w:rsid w:val="00363265"/>
    <w:rsid w:val="00363F77"/>
    <w:rsid w:val="00364585"/>
    <w:rsid w:val="003662FD"/>
    <w:rsid w:val="00366F1D"/>
    <w:rsid w:val="00367A25"/>
    <w:rsid w:val="00367D38"/>
    <w:rsid w:val="0037038D"/>
    <w:rsid w:val="00370873"/>
    <w:rsid w:val="00371562"/>
    <w:rsid w:val="00372E1B"/>
    <w:rsid w:val="0037327E"/>
    <w:rsid w:val="003732B1"/>
    <w:rsid w:val="003732D1"/>
    <w:rsid w:val="003736EF"/>
    <w:rsid w:val="00373A11"/>
    <w:rsid w:val="00373E50"/>
    <w:rsid w:val="003745B5"/>
    <w:rsid w:val="00374DC9"/>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54DE"/>
    <w:rsid w:val="00395B63"/>
    <w:rsid w:val="00396547"/>
    <w:rsid w:val="00396A49"/>
    <w:rsid w:val="00396D24"/>
    <w:rsid w:val="00397511"/>
    <w:rsid w:val="00397A97"/>
    <w:rsid w:val="00397D0B"/>
    <w:rsid w:val="00397D6F"/>
    <w:rsid w:val="003A1BB3"/>
    <w:rsid w:val="003A2195"/>
    <w:rsid w:val="003A2397"/>
    <w:rsid w:val="003A23B9"/>
    <w:rsid w:val="003A24FC"/>
    <w:rsid w:val="003A2C0F"/>
    <w:rsid w:val="003A38BE"/>
    <w:rsid w:val="003A3B1D"/>
    <w:rsid w:val="003A3D81"/>
    <w:rsid w:val="003A4880"/>
    <w:rsid w:val="003A5ED9"/>
    <w:rsid w:val="003A6328"/>
    <w:rsid w:val="003A7758"/>
    <w:rsid w:val="003B0D44"/>
    <w:rsid w:val="003B11B6"/>
    <w:rsid w:val="003B1689"/>
    <w:rsid w:val="003B1ACB"/>
    <w:rsid w:val="003B1EE3"/>
    <w:rsid w:val="003B228E"/>
    <w:rsid w:val="003B2A65"/>
    <w:rsid w:val="003B3C12"/>
    <w:rsid w:val="003B4E97"/>
    <w:rsid w:val="003B5ECE"/>
    <w:rsid w:val="003B74F0"/>
    <w:rsid w:val="003C0646"/>
    <w:rsid w:val="003C07E8"/>
    <w:rsid w:val="003C194F"/>
    <w:rsid w:val="003C2217"/>
    <w:rsid w:val="003C2E28"/>
    <w:rsid w:val="003C2E57"/>
    <w:rsid w:val="003C30E0"/>
    <w:rsid w:val="003C3EBD"/>
    <w:rsid w:val="003C458C"/>
    <w:rsid w:val="003C4A9A"/>
    <w:rsid w:val="003C5115"/>
    <w:rsid w:val="003C5288"/>
    <w:rsid w:val="003C543A"/>
    <w:rsid w:val="003C5714"/>
    <w:rsid w:val="003C6BD5"/>
    <w:rsid w:val="003C79D2"/>
    <w:rsid w:val="003C7F6A"/>
    <w:rsid w:val="003C7F9C"/>
    <w:rsid w:val="003D22B7"/>
    <w:rsid w:val="003D33ED"/>
    <w:rsid w:val="003D34C4"/>
    <w:rsid w:val="003D5A81"/>
    <w:rsid w:val="003D603E"/>
    <w:rsid w:val="003D6AB3"/>
    <w:rsid w:val="003D6B22"/>
    <w:rsid w:val="003D7FEB"/>
    <w:rsid w:val="003E22DD"/>
    <w:rsid w:val="003E2AE5"/>
    <w:rsid w:val="003E3ADC"/>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8C5"/>
    <w:rsid w:val="00406A71"/>
    <w:rsid w:val="00406E4D"/>
    <w:rsid w:val="00407560"/>
    <w:rsid w:val="00410B23"/>
    <w:rsid w:val="004113BF"/>
    <w:rsid w:val="00411A45"/>
    <w:rsid w:val="00412379"/>
    <w:rsid w:val="00412C48"/>
    <w:rsid w:val="004131B4"/>
    <w:rsid w:val="00415681"/>
    <w:rsid w:val="0041607A"/>
    <w:rsid w:val="004162A5"/>
    <w:rsid w:val="00416F3B"/>
    <w:rsid w:val="00417DC8"/>
    <w:rsid w:val="00421A29"/>
    <w:rsid w:val="00423BD1"/>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3C60"/>
    <w:rsid w:val="00434663"/>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7B0"/>
    <w:rsid w:val="00452D8E"/>
    <w:rsid w:val="0045306C"/>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0EA"/>
    <w:rsid w:val="00464485"/>
    <w:rsid w:val="004652D0"/>
    <w:rsid w:val="004656C1"/>
    <w:rsid w:val="00465DEF"/>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32D8"/>
    <w:rsid w:val="004A444C"/>
    <w:rsid w:val="004A61E4"/>
    <w:rsid w:val="004A63A4"/>
    <w:rsid w:val="004B03A7"/>
    <w:rsid w:val="004B06DC"/>
    <w:rsid w:val="004B0E8D"/>
    <w:rsid w:val="004B209F"/>
    <w:rsid w:val="004B2AD4"/>
    <w:rsid w:val="004B34E9"/>
    <w:rsid w:val="004B477B"/>
    <w:rsid w:val="004B4806"/>
    <w:rsid w:val="004B55A9"/>
    <w:rsid w:val="004B5DB0"/>
    <w:rsid w:val="004C0F54"/>
    <w:rsid w:val="004C1255"/>
    <w:rsid w:val="004C18BD"/>
    <w:rsid w:val="004C27FB"/>
    <w:rsid w:val="004C29E7"/>
    <w:rsid w:val="004C3EC6"/>
    <w:rsid w:val="004C496D"/>
    <w:rsid w:val="004C5416"/>
    <w:rsid w:val="004C54E0"/>
    <w:rsid w:val="004C553D"/>
    <w:rsid w:val="004C715F"/>
    <w:rsid w:val="004D00D0"/>
    <w:rsid w:val="004D07A4"/>
    <w:rsid w:val="004D0F85"/>
    <w:rsid w:val="004D1DAA"/>
    <w:rsid w:val="004D2756"/>
    <w:rsid w:val="004D5F85"/>
    <w:rsid w:val="004D68C5"/>
    <w:rsid w:val="004E05F1"/>
    <w:rsid w:val="004E069E"/>
    <w:rsid w:val="004E0828"/>
    <w:rsid w:val="004E1CD8"/>
    <w:rsid w:val="004E1E3F"/>
    <w:rsid w:val="004E2751"/>
    <w:rsid w:val="004E3117"/>
    <w:rsid w:val="004E316F"/>
    <w:rsid w:val="004E31C7"/>
    <w:rsid w:val="004E343A"/>
    <w:rsid w:val="004E428E"/>
    <w:rsid w:val="004E47EA"/>
    <w:rsid w:val="004E4C77"/>
    <w:rsid w:val="004E5917"/>
    <w:rsid w:val="004E5C4A"/>
    <w:rsid w:val="004E651A"/>
    <w:rsid w:val="004E6768"/>
    <w:rsid w:val="004E6A49"/>
    <w:rsid w:val="004E75DF"/>
    <w:rsid w:val="004E7BB3"/>
    <w:rsid w:val="004F1623"/>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069F8"/>
    <w:rsid w:val="00510147"/>
    <w:rsid w:val="00510E2D"/>
    <w:rsid w:val="00510E60"/>
    <w:rsid w:val="00511387"/>
    <w:rsid w:val="005118F1"/>
    <w:rsid w:val="00511FCF"/>
    <w:rsid w:val="00512570"/>
    <w:rsid w:val="00512C12"/>
    <w:rsid w:val="00513DDF"/>
    <w:rsid w:val="0051465C"/>
    <w:rsid w:val="00514A12"/>
    <w:rsid w:val="00515442"/>
    <w:rsid w:val="005162D8"/>
    <w:rsid w:val="00516620"/>
    <w:rsid w:val="00516A49"/>
    <w:rsid w:val="0051795A"/>
    <w:rsid w:val="005202BE"/>
    <w:rsid w:val="0052102B"/>
    <w:rsid w:val="00521CEB"/>
    <w:rsid w:val="00523040"/>
    <w:rsid w:val="00523EE9"/>
    <w:rsid w:val="00524002"/>
    <w:rsid w:val="00524430"/>
    <w:rsid w:val="005245FC"/>
    <w:rsid w:val="00524831"/>
    <w:rsid w:val="00524919"/>
    <w:rsid w:val="00525469"/>
    <w:rsid w:val="00525F25"/>
    <w:rsid w:val="00526486"/>
    <w:rsid w:val="005268AF"/>
    <w:rsid w:val="0052720F"/>
    <w:rsid w:val="00527830"/>
    <w:rsid w:val="005279D0"/>
    <w:rsid w:val="00527CD8"/>
    <w:rsid w:val="0053015B"/>
    <w:rsid w:val="00530913"/>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8F9"/>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82"/>
    <w:rsid w:val="005630A4"/>
    <w:rsid w:val="00563807"/>
    <w:rsid w:val="00563B42"/>
    <w:rsid w:val="00566167"/>
    <w:rsid w:val="005665A9"/>
    <w:rsid w:val="00566679"/>
    <w:rsid w:val="00566BE4"/>
    <w:rsid w:val="00567356"/>
    <w:rsid w:val="00570879"/>
    <w:rsid w:val="005718AC"/>
    <w:rsid w:val="005722C7"/>
    <w:rsid w:val="005729EB"/>
    <w:rsid w:val="00572D91"/>
    <w:rsid w:val="005731EC"/>
    <w:rsid w:val="005733B0"/>
    <w:rsid w:val="00573405"/>
    <w:rsid w:val="0057340E"/>
    <w:rsid w:val="00573668"/>
    <w:rsid w:val="00575593"/>
    <w:rsid w:val="005755A1"/>
    <w:rsid w:val="00576020"/>
    <w:rsid w:val="005761CB"/>
    <w:rsid w:val="005762D6"/>
    <w:rsid w:val="00576887"/>
    <w:rsid w:val="00576AAA"/>
    <w:rsid w:val="0057744E"/>
    <w:rsid w:val="005775E2"/>
    <w:rsid w:val="00577AC8"/>
    <w:rsid w:val="00577BC7"/>
    <w:rsid w:val="00580A89"/>
    <w:rsid w:val="00580D96"/>
    <w:rsid w:val="005813A0"/>
    <w:rsid w:val="00581482"/>
    <w:rsid w:val="0058195F"/>
    <w:rsid w:val="00582669"/>
    <w:rsid w:val="005826ED"/>
    <w:rsid w:val="00582C5E"/>
    <w:rsid w:val="00582D8E"/>
    <w:rsid w:val="00582F75"/>
    <w:rsid w:val="0058309F"/>
    <w:rsid w:val="00583AC6"/>
    <w:rsid w:val="005842DA"/>
    <w:rsid w:val="00585ED1"/>
    <w:rsid w:val="005869D2"/>
    <w:rsid w:val="00586B1C"/>
    <w:rsid w:val="0058772E"/>
    <w:rsid w:val="00587915"/>
    <w:rsid w:val="0059081F"/>
    <w:rsid w:val="00590DEA"/>
    <w:rsid w:val="00590E0B"/>
    <w:rsid w:val="005912E3"/>
    <w:rsid w:val="00592A3A"/>
    <w:rsid w:val="00593A17"/>
    <w:rsid w:val="00593BC1"/>
    <w:rsid w:val="00593D9B"/>
    <w:rsid w:val="005944B4"/>
    <w:rsid w:val="00594C00"/>
    <w:rsid w:val="00595C33"/>
    <w:rsid w:val="00595D36"/>
    <w:rsid w:val="005972CB"/>
    <w:rsid w:val="005A077E"/>
    <w:rsid w:val="005A0BF8"/>
    <w:rsid w:val="005A0F7B"/>
    <w:rsid w:val="005A1433"/>
    <w:rsid w:val="005A1591"/>
    <w:rsid w:val="005A1A9C"/>
    <w:rsid w:val="005A1EF8"/>
    <w:rsid w:val="005A28D8"/>
    <w:rsid w:val="005A2C0D"/>
    <w:rsid w:val="005A376C"/>
    <w:rsid w:val="005A3800"/>
    <w:rsid w:val="005A3D13"/>
    <w:rsid w:val="005A3D54"/>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5D3"/>
    <w:rsid w:val="005B7AD0"/>
    <w:rsid w:val="005C0258"/>
    <w:rsid w:val="005C165B"/>
    <w:rsid w:val="005C233C"/>
    <w:rsid w:val="005C3172"/>
    <w:rsid w:val="005C353C"/>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4A1A"/>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58B1"/>
    <w:rsid w:val="005E6C49"/>
    <w:rsid w:val="005E7CCE"/>
    <w:rsid w:val="005F00C6"/>
    <w:rsid w:val="005F03E0"/>
    <w:rsid w:val="005F0C35"/>
    <w:rsid w:val="005F1367"/>
    <w:rsid w:val="005F1D1A"/>
    <w:rsid w:val="005F21E6"/>
    <w:rsid w:val="005F2E3A"/>
    <w:rsid w:val="005F344F"/>
    <w:rsid w:val="005F3A43"/>
    <w:rsid w:val="005F4173"/>
    <w:rsid w:val="005F5077"/>
    <w:rsid w:val="005F580D"/>
    <w:rsid w:val="005F58B4"/>
    <w:rsid w:val="005F6549"/>
    <w:rsid w:val="005F6E8C"/>
    <w:rsid w:val="0060160D"/>
    <w:rsid w:val="0060179B"/>
    <w:rsid w:val="0060289D"/>
    <w:rsid w:val="00603427"/>
    <w:rsid w:val="0060442E"/>
    <w:rsid w:val="00604E6A"/>
    <w:rsid w:val="006052AC"/>
    <w:rsid w:val="006055F7"/>
    <w:rsid w:val="00605718"/>
    <w:rsid w:val="00605776"/>
    <w:rsid w:val="0060663D"/>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916"/>
    <w:rsid w:val="00615B41"/>
    <w:rsid w:val="00615E1B"/>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6E6"/>
    <w:rsid w:val="00625B4C"/>
    <w:rsid w:val="00625E76"/>
    <w:rsid w:val="0062765A"/>
    <w:rsid w:val="00627A3B"/>
    <w:rsid w:val="00630085"/>
    <w:rsid w:val="0063068B"/>
    <w:rsid w:val="00630CE5"/>
    <w:rsid w:val="00631A95"/>
    <w:rsid w:val="006331A3"/>
    <w:rsid w:val="0063380E"/>
    <w:rsid w:val="00633CDB"/>
    <w:rsid w:val="00633F3C"/>
    <w:rsid w:val="0063418F"/>
    <w:rsid w:val="00634273"/>
    <w:rsid w:val="00634578"/>
    <w:rsid w:val="00635590"/>
    <w:rsid w:val="00635ACF"/>
    <w:rsid w:val="00635AD8"/>
    <w:rsid w:val="00635EB6"/>
    <w:rsid w:val="00636AA7"/>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480"/>
    <w:rsid w:val="00653AFD"/>
    <w:rsid w:val="006543E9"/>
    <w:rsid w:val="00654762"/>
    <w:rsid w:val="006553C8"/>
    <w:rsid w:val="00655634"/>
    <w:rsid w:val="006558F9"/>
    <w:rsid w:val="00656AE0"/>
    <w:rsid w:val="006574FD"/>
    <w:rsid w:val="00660E53"/>
    <w:rsid w:val="00660E74"/>
    <w:rsid w:val="00660F52"/>
    <w:rsid w:val="00661C04"/>
    <w:rsid w:val="00662DAF"/>
    <w:rsid w:val="006643A0"/>
    <w:rsid w:val="0066467A"/>
    <w:rsid w:val="00664E02"/>
    <w:rsid w:val="00665411"/>
    <w:rsid w:val="0066677E"/>
    <w:rsid w:val="006673B6"/>
    <w:rsid w:val="00667943"/>
    <w:rsid w:val="0067033F"/>
    <w:rsid w:val="00670A26"/>
    <w:rsid w:val="00670B86"/>
    <w:rsid w:val="00670DA0"/>
    <w:rsid w:val="00671EC3"/>
    <w:rsid w:val="006720E5"/>
    <w:rsid w:val="00672A2C"/>
    <w:rsid w:val="0067429B"/>
    <w:rsid w:val="00674607"/>
    <w:rsid w:val="00674E68"/>
    <w:rsid w:val="00675CC1"/>
    <w:rsid w:val="00677A93"/>
    <w:rsid w:val="00677B70"/>
    <w:rsid w:val="00677D26"/>
    <w:rsid w:val="00677DC9"/>
    <w:rsid w:val="0068063F"/>
    <w:rsid w:val="00680B91"/>
    <w:rsid w:val="00681F63"/>
    <w:rsid w:val="00682413"/>
    <w:rsid w:val="0068245B"/>
    <w:rsid w:val="006832CD"/>
    <w:rsid w:val="0068611F"/>
    <w:rsid w:val="00686879"/>
    <w:rsid w:val="00686AAD"/>
    <w:rsid w:val="006872B1"/>
    <w:rsid w:val="00687ADF"/>
    <w:rsid w:val="00687E04"/>
    <w:rsid w:val="00687F0C"/>
    <w:rsid w:val="0069037C"/>
    <w:rsid w:val="006909B3"/>
    <w:rsid w:val="00690C09"/>
    <w:rsid w:val="00692311"/>
    <w:rsid w:val="00692A24"/>
    <w:rsid w:val="006938A3"/>
    <w:rsid w:val="00693B31"/>
    <w:rsid w:val="00694A52"/>
    <w:rsid w:val="00694AD3"/>
    <w:rsid w:val="00694E1A"/>
    <w:rsid w:val="00696055"/>
    <w:rsid w:val="006960DE"/>
    <w:rsid w:val="00697035"/>
    <w:rsid w:val="006A0B6F"/>
    <w:rsid w:val="006A1463"/>
    <w:rsid w:val="006A1994"/>
    <w:rsid w:val="006A1AE8"/>
    <w:rsid w:val="006A1EE7"/>
    <w:rsid w:val="006A341E"/>
    <w:rsid w:val="006A384E"/>
    <w:rsid w:val="006A39BA"/>
    <w:rsid w:val="006A44F5"/>
    <w:rsid w:val="006A5214"/>
    <w:rsid w:val="006A5511"/>
    <w:rsid w:val="006A57C7"/>
    <w:rsid w:val="006A5AEC"/>
    <w:rsid w:val="006A6DAF"/>
    <w:rsid w:val="006A74D9"/>
    <w:rsid w:val="006A7681"/>
    <w:rsid w:val="006A7A7C"/>
    <w:rsid w:val="006A7D81"/>
    <w:rsid w:val="006B019D"/>
    <w:rsid w:val="006B0213"/>
    <w:rsid w:val="006B0C46"/>
    <w:rsid w:val="006B14C5"/>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56C"/>
    <w:rsid w:val="006F5702"/>
    <w:rsid w:val="006F61CA"/>
    <w:rsid w:val="006F64A1"/>
    <w:rsid w:val="006F64F0"/>
    <w:rsid w:val="006F66F8"/>
    <w:rsid w:val="006F6B9F"/>
    <w:rsid w:val="00700974"/>
    <w:rsid w:val="00700EFC"/>
    <w:rsid w:val="00701C1D"/>
    <w:rsid w:val="00701CDD"/>
    <w:rsid w:val="00702272"/>
    <w:rsid w:val="007025FF"/>
    <w:rsid w:val="00703002"/>
    <w:rsid w:val="007031EE"/>
    <w:rsid w:val="0070337D"/>
    <w:rsid w:val="00703546"/>
    <w:rsid w:val="007039BB"/>
    <w:rsid w:val="00704961"/>
    <w:rsid w:val="00704F4F"/>
    <w:rsid w:val="007054D5"/>
    <w:rsid w:val="007056B3"/>
    <w:rsid w:val="00706804"/>
    <w:rsid w:val="00706BAB"/>
    <w:rsid w:val="00707159"/>
    <w:rsid w:val="00707290"/>
    <w:rsid w:val="0070733E"/>
    <w:rsid w:val="007077FB"/>
    <w:rsid w:val="007078DB"/>
    <w:rsid w:val="00710021"/>
    <w:rsid w:val="007103C6"/>
    <w:rsid w:val="00710682"/>
    <w:rsid w:val="00710BCB"/>
    <w:rsid w:val="00711256"/>
    <w:rsid w:val="00711886"/>
    <w:rsid w:val="00711B04"/>
    <w:rsid w:val="00712169"/>
    <w:rsid w:val="00712DE0"/>
    <w:rsid w:val="007130B0"/>
    <w:rsid w:val="007137BA"/>
    <w:rsid w:val="0071414B"/>
    <w:rsid w:val="00714A6A"/>
    <w:rsid w:val="00715095"/>
    <w:rsid w:val="00715CE5"/>
    <w:rsid w:val="00715DE6"/>
    <w:rsid w:val="00715F22"/>
    <w:rsid w:val="007162DE"/>
    <w:rsid w:val="00716D84"/>
    <w:rsid w:val="007172E5"/>
    <w:rsid w:val="007174FD"/>
    <w:rsid w:val="00717A10"/>
    <w:rsid w:val="00720531"/>
    <w:rsid w:val="00721695"/>
    <w:rsid w:val="007238CA"/>
    <w:rsid w:val="00724CB8"/>
    <w:rsid w:val="00725559"/>
    <w:rsid w:val="00726A21"/>
    <w:rsid w:val="00726BA6"/>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F25"/>
    <w:rsid w:val="007618EA"/>
    <w:rsid w:val="00761E53"/>
    <w:rsid w:val="00762259"/>
    <w:rsid w:val="00762BBC"/>
    <w:rsid w:val="00763496"/>
    <w:rsid w:val="00763A69"/>
    <w:rsid w:val="00764828"/>
    <w:rsid w:val="0076506D"/>
    <w:rsid w:val="00765339"/>
    <w:rsid w:val="0076546D"/>
    <w:rsid w:val="0076710C"/>
    <w:rsid w:val="007676F7"/>
    <w:rsid w:val="00767E4D"/>
    <w:rsid w:val="0077002D"/>
    <w:rsid w:val="00771243"/>
    <w:rsid w:val="007721B4"/>
    <w:rsid w:val="007721C4"/>
    <w:rsid w:val="0077354A"/>
    <w:rsid w:val="007737C2"/>
    <w:rsid w:val="00773ADB"/>
    <w:rsid w:val="00774C0B"/>
    <w:rsid w:val="00775419"/>
    <w:rsid w:val="007754BB"/>
    <w:rsid w:val="00777CCD"/>
    <w:rsid w:val="00780B61"/>
    <w:rsid w:val="0078175B"/>
    <w:rsid w:val="00781B09"/>
    <w:rsid w:val="0078262D"/>
    <w:rsid w:val="00782809"/>
    <w:rsid w:val="00782C1C"/>
    <w:rsid w:val="0078593B"/>
    <w:rsid w:val="007860C5"/>
    <w:rsid w:val="00786135"/>
    <w:rsid w:val="0078620E"/>
    <w:rsid w:val="00787783"/>
    <w:rsid w:val="007902F4"/>
    <w:rsid w:val="0079076A"/>
    <w:rsid w:val="00791B8E"/>
    <w:rsid w:val="00791FEF"/>
    <w:rsid w:val="00793132"/>
    <w:rsid w:val="00793271"/>
    <w:rsid w:val="00794E0C"/>
    <w:rsid w:val="00795762"/>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D75"/>
    <w:rsid w:val="007C0035"/>
    <w:rsid w:val="007C01E2"/>
    <w:rsid w:val="007C2E73"/>
    <w:rsid w:val="007C309A"/>
    <w:rsid w:val="007C36B6"/>
    <w:rsid w:val="007C3888"/>
    <w:rsid w:val="007C3C71"/>
    <w:rsid w:val="007C3DF6"/>
    <w:rsid w:val="007C3E5E"/>
    <w:rsid w:val="007C492D"/>
    <w:rsid w:val="007C5FEB"/>
    <w:rsid w:val="007C764D"/>
    <w:rsid w:val="007D0C20"/>
    <w:rsid w:val="007D0F07"/>
    <w:rsid w:val="007D1270"/>
    <w:rsid w:val="007D1798"/>
    <w:rsid w:val="007D2FD1"/>
    <w:rsid w:val="007D312B"/>
    <w:rsid w:val="007D48D8"/>
    <w:rsid w:val="007D4B29"/>
    <w:rsid w:val="007D540D"/>
    <w:rsid w:val="007D581F"/>
    <w:rsid w:val="007D5A4E"/>
    <w:rsid w:val="007D646A"/>
    <w:rsid w:val="007D6573"/>
    <w:rsid w:val="007D735C"/>
    <w:rsid w:val="007D7476"/>
    <w:rsid w:val="007D7C0B"/>
    <w:rsid w:val="007D7D07"/>
    <w:rsid w:val="007E1370"/>
    <w:rsid w:val="007E14EE"/>
    <w:rsid w:val="007E176E"/>
    <w:rsid w:val="007E1913"/>
    <w:rsid w:val="007E2608"/>
    <w:rsid w:val="007E2944"/>
    <w:rsid w:val="007E2A87"/>
    <w:rsid w:val="007E2F5D"/>
    <w:rsid w:val="007E38BE"/>
    <w:rsid w:val="007E5BC1"/>
    <w:rsid w:val="007F0A94"/>
    <w:rsid w:val="007F1C92"/>
    <w:rsid w:val="007F2AA0"/>
    <w:rsid w:val="007F33FA"/>
    <w:rsid w:val="007F344F"/>
    <w:rsid w:val="007F351B"/>
    <w:rsid w:val="007F3C52"/>
    <w:rsid w:val="007F538B"/>
    <w:rsid w:val="007F546E"/>
    <w:rsid w:val="007F6611"/>
    <w:rsid w:val="007F687A"/>
    <w:rsid w:val="007F6E54"/>
    <w:rsid w:val="007F6F0F"/>
    <w:rsid w:val="007F7213"/>
    <w:rsid w:val="007F7721"/>
    <w:rsid w:val="007F78BE"/>
    <w:rsid w:val="007F7C3A"/>
    <w:rsid w:val="008003B0"/>
    <w:rsid w:val="008005B8"/>
    <w:rsid w:val="0080060E"/>
    <w:rsid w:val="00801832"/>
    <w:rsid w:val="00801A55"/>
    <w:rsid w:val="00801E05"/>
    <w:rsid w:val="0080297F"/>
    <w:rsid w:val="0080319F"/>
    <w:rsid w:val="00803B8A"/>
    <w:rsid w:val="00803E82"/>
    <w:rsid w:val="00804C58"/>
    <w:rsid w:val="00805CCA"/>
    <w:rsid w:val="00805D65"/>
    <w:rsid w:val="0080612B"/>
    <w:rsid w:val="00806E33"/>
    <w:rsid w:val="0080742B"/>
    <w:rsid w:val="008101CD"/>
    <w:rsid w:val="00810232"/>
    <w:rsid w:val="00810588"/>
    <w:rsid w:val="00810589"/>
    <w:rsid w:val="00810665"/>
    <w:rsid w:val="00810A1F"/>
    <w:rsid w:val="00810C2E"/>
    <w:rsid w:val="00810E8B"/>
    <w:rsid w:val="00812BE7"/>
    <w:rsid w:val="008132D8"/>
    <w:rsid w:val="008206F3"/>
    <w:rsid w:val="00820FA7"/>
    <w:rsid w:val="00821225"/>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33"/>
    <w:rsid w:val="00830B4F"/>
    <w:rsid w:val="008310F1"/>
    <w:rsid w:val="0083112D"/>
    <w:rsid w:val="008317A9"/>
    <w:rsid w:val="00832154"/>
    <w:rsid w:val="00832516"/>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47A5"/>
    <w:rsid w:val="00854ABC"/>
    <w:rsid w:val="00855A68"/>
    <w:rsid w:val="0085741C"/>
    <w:rsid w:val="0085744B"/>
    <w:rsid w:val="00857B2C"/>
    <w:rsid w:val="0086188C"/>
    <w:rsid w:val="00861A11"/>
    <w:rsid w:val="00862529"/>
    <w:rsid w:val="00862B9F"/>
    <w:rsid w:val="00863285"/>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31E"/>
    <w:rsid w:val="008724B0"/>
    <w:rsid w:val="00872CF5"/>
    <w:rsid w:val="00873549"/>
    <w:rsid w:val="00873892"/>
    <w:rsid w:val="00873A29"/>
    <w:rsid w:val="00873DC2"/>
    <w:rsid w:val="00875784"/>
    <w:rsid w:val="00876235"/>
    <w:rsid w:val="00876BE0"/>
    <w:rsid w:val="00877FCB"/>
    <w:rsid w:val="008803FA"/>
    <w:rsid w:val="00880713"/>
    <w:rsid w:val="00880B13"/>
    <w:rsid w:val="00880FC7"/>
    <w:rsid w:val="008811A0"/>
    <w:rsid w:val="00881783"/>
    <w:rsid w:val="00881B84"/>
    <w:rsid w:val="00881C8F"/>
    <w:rsid w:val="00882F23"/>
    <w:rsid w:val="00883D7E"/>
    <w:rsid w:val="0088469C"/>
    <w:rsid w:val="008846D2"/>
    <w:rsid w:val="00884D4D"/>
    <w:rsid w:val="00885521"/>
    <w:rsid w:val="00886C30"/>
    <w:rsid w:val="0088767B"/>
    <w:rsid w:val="00887FCA"/>
    <w:rsid w:val="0089060D"/>
    <w:rsid w:val="00890FED"/>
    <w:rsid w:val="00891CED"/>
    <w:rsid w:val="00893DB3"/>
    <w:rsid w:val="0089493C"/>
    <w:rsid w:val="008951DE"/>
    <w:rsid w:val="00895873"/>
    <w:rsid w:val="00895D72"/>
    <w:rsid w:val="0089662D"/>
    <w:rsid w:val="00896C88"/>
    <w:rsid w:val="00896E0E"/>
    <w:rsid w:val="0089729A"/>
    <w:rsid w:val="008A104F"/>
    <w:rsid w:val="008A1865"/>
    <w:rsid w:val="008A28CA"/>
    <w:rsid w:val="008A340D"/>
    <w:rsid w:val="008A3FED"/>
    <w:rsid w:val="008A4130"/>
    <w:rsid w:val="008A509F"/>
    <w:rsid w:val="008A589F"/>
    <w:rsid w:val="008A594B"/>
    <w:rsid w:val="008A73C5"/>
    <w:rsid w:val="008A758C"/>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CB7"/>
    <w:rsid w:val="008C3C9E"/>
    <w:rsid w:val="008C3F4C"/>
    <w:rsid w:val="008C4BBC"/>
    <w:rsid w:val="008C5B9D"/>
    <w:rsid w:val="008C5BE2"/>
    <w:rsid w:val="008C5CFF"/>
    <w:rsid w:val="008C5D41"/>
    <w:rsid w:val="008C600A"/>
    <w:rsid w:val="008C6024"/>
    <w:rsid w:val="008C6363"/>
    <w:rsid w:val="008C6ACC"/>
    <w:rsid w:val="008C72F8"/>
    <w:rsid w:val="008C795D"/>
    <w:rsid w:val="008D17F7"/>
    <w:rsid w:val="008D2A5B"/>
    <w:rsid w:val="008D2C8D"/>
    <w:rsid w:val="008D3ADE"/>
    <w:rsid w:val="008D3C0C"/>
    <w:rsid w:val="008D4BCA"/>
    <w:rsid w:val="008D6F2B"/>
    <w:rsid w:val="008D7155"/>
    <w:rsid w:val="008D7963"/>
    <w:rsid w:val="008E0035"/>
    <w:rsid w:val="008E05EF"/>
    <w:rsid w:val="008E143F"/>
    <w:rsid w:val="008E295E"/>
    <w:rsid w:val="008E2EEC"/>
    <w:rsid w:val="008E3A3F"/>
    <w:rsid w:val="008E41F7"/>
    <w:rsid w:val="008E4354"/>
    <w:rsid w:val="008E441D"/>
    <w:rsid w:val="008E5E99"/>
    <w:rsid w:val="008E6A84"/>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300"/>
    <w:rsid w:val="009117DC"/>
    <w:rsid w:val="00912719"/>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6755"/>
    <w:rsid w:val="00936E7B"/>
    <w:rsid w:val="00937E1C"/>
    <w:rsid w:val="009402F8"/>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3B35"/>
    <w:rsid w:val="00954295"/>
    <w:rsid w:val="00955073"/>
    <w:rsid w:val="0095612B"/>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504"/>
    <w:rsid w:val="009704FF"/>
    <w:rsid w:val="0097145B"/>
    <w:rsid w:val="00971A5B"/>
    <w:rsid w:val="00971D9D"/>
    <w:rsid w:val="009720C1"/>
    <w:rsid w:val="00972490"/>
    <w:rsid w:val="009736D0"/>
    <w:rsid w:val="0097376C"/>
    <w:rsid w:val="00973944"/>
    <w:rsid w:val="00976355"/>
    <w:rsid w:val="00980769"/>
    <w:rsid w:val="009808A1"/>
    <w:rsid w:val="00981433"/>
    <w:rsid w:val="00983819"/>
    <w:rsid w:val="0098478D"/>
    <w:rsid w:val="009851C3"/>
    <w:rsid w:val="0098533B"/>
    <w:rsid w:val="00991168"/>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55B5"/>
    <w:rsid w:val="009B6A6D"/>
    <w:rsid w:val="009B6BFC"/>
    <w:rsid w:val="009B6C7E"/>
    <w:rsid w:val="009B71CD"/>
    <w:rsid w:val="009B7324"/>
    <w:rsid w:val="009C15C0"/>
    <w:rsid w:val="009C2001"/>
    <w:rsid w:val="009C274E"/>
    <w:rsid w:val="009C3305"/>
    <w:rsid w:val="009C35AA"/>
    <w:rsid w:val="009C3883"/>
    <w:rsid w:val="009C3A36"/>
    <w:rsid w:val="009C5268"/>
    <w:rsid w:val="009C54FB"/>
    <w:rsid w:val="009C5732"/>
    <w:rsid w:val="009C5EF8"/>
    <w:rsid w:val="009C6A71"/>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3AD3"/>
    <w:rsid w:val="009E4304"/>
    <w:rsid w:val="009E4571"/>
    <w:rsid w:val="009E4F93"/>
    <w:rsid w:val="009E507B"/>
    <w:rsid w:val="009E57D7"/>
    <w:rsid w:val="009E5FB2"/>
    <w:rsid w:val="009E65C4"/>
    <w:rsid w:val="009F10A8"/>
    <w:rsid w:val="009F1DF9"/>
    <w:rsid w:val="009F41E3"/>
    <w:rsid w:val="009F42B4"/>
    <w:rsid w:val="009F463D"/>
    <w:rsid w:val="009F4FDA"/>
    <w:rsid w:val="009F5AA8"/>
    <w:rsid w:val="009F61F5"/>
    <w:rsid w:val="009F6DF4"/>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9BC"/>
    <w:rsid w:val="00A102BC"/>
    <w:rsid w:val="00A11AA8"/>
    <w:rsid w:val="00A11DEF"/>
    <w:rsid w:val="00A1213E"/>
    <w:rsid w:val="00A129E3"/>
    <w:rsid w:val="00A12DDB"/>
    <w:rsid w:val="00A133E8"/>
    <w:rsid w:val="00A14249"/>
    <w:rsid w:val="00A14527"/>
    <w:rsid w:val="00A15123"/>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F53"/>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18A"/>
    <w:rsid w:val="00A41D9E"/>
    <w:rsid w:val="00A420A3"/>
    <w:rsid w:val="00A421CE"/>
    <w:rsid w:val="00A42AD4"/>
    <w:rsid w:val="00A42EA7"/>
    <w:rsid w:val="00A43065"/>
    <w:rsid w:val="00A43258"/>
    <w:rsid w:val="00A43319"/>
    <w:rsid w:val="00A439FA"/>
    <w:rsid w:val="00A45445"/>
    <w:rsid w:val="00A469AC"/>
    <w:rsid w:val="00A474F2"/>
    <w:rsid w:val="00A4788E"/>
    <w:rsid w:val="00A504F7"/>
    <w:rsid w:val="00A5131B"/>
    <w:rsid w:val="00A51DBB"/>
    <w:rsid w:val="00A5226E"/>
    <w:rsid w:val="00A528A1"/>
    <w:rsid w:val="00A53152"/>
    <w:rsid w:val="00A53EED"/>
    <w:rsid w:val="00A546FF"/>
    <w:rsid w:val="00A54E8F"/>
    <w:rsid w:val="00A5599C"/>
    <w:rsid w:val="00A560F2"/>
    <w:rsid w:val="00A56548"/>
    <w:rsid w:val="00A56C2D"/>
    <w:rsid w:val="00A57B13"/>
    <w:rsid w:val="00A62081"/>
    <w:rsid w:val="00A62B99"/>
    <w:rsid w:val="00A64954"/>
    <w:rsid w:val="00A65AF2"/>
    <w:rsid w:val="00A65CF7"/>
    <w:rsid w:val="00A65F79"/>
    <w:rsid w:val="00A65FBC"/>
    <w:rsid w:val="00A66270"/>
    <w:rsid w:val="00A677BD"/>
    <w:rsid w:val="00A70209"/>
    <w:rsid w:val="00A71F1A"/>
    <w:rsid w:val="00A7259C"/>
    <w:rsid w:val="00A72964"/>
    <w:rsid w:val="00A730B1"/>
    <w:rsid w:val="00A74F7C"/>
    <w:rsid w:val="00A752E7"/>
    <w:rsid w:val="00A75850"/>
    <w:rsid w:val="00A75B02"/>
    <w:rsid w:val="00A7607B"/>
    <w:rsid w:val="00A7617F"/>
    <w:rsid w:val="00A76865"/>
    <w:rsid w:val="00A768B3"/>
    <w:rsid w:val="00A81152"/>
    <w:rsid w:val="00A81DF3"/>
    <w:rsid w:val="00A83EE6"/>
    <w:rsid w:val="00A84013"/>
    <w:rsid w:val="00A84438"/>
    <w:rsid w:val="00A8480E"/>
    <w:rsid w:val="00A84A70"/>
    <w:rsid w:val="00A8567A"/>
    <w:rsid w:val="00A85AF6"/>
    <w:rsid w:val="00A8622A"/>
    <w:rsid w:val="00A87DB0"/>
    <w:rsid w:val="00A90164"/>
    <w:rsid w:val="00A912EF"/>
    <w:rsid w:val="00A92ADA"/>
    <w:rsid w:val="00A935C9"/>
    <w:rsid w:val="00A944C2"/>
    <w:rsid w:val="00A945FA"/>
    <w:rsid w:val="00A95A98"/>
    <w:rsid w:val="00A96346"/>
    <w:rsid w:val="00A96F82"/>
    <w:rsid w:val="00A97098"/>
    <w:rsid w:val="00A97133"/>
    <w:rsid w:val="00A973F0"/>
    <w:rsid w:val="00A97989"/>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B0380"/>
    <w:rsid w:val="00AB05BC"/>
    <w:rsid w:val="00AB172F"/>
    <w:rsid w:val="00AB1D43"/>
    <w:rsid w:val="00AB2F4D"/>
    <w:rsid w:val="00AB342E"/>
    <w:rsid w:val="00AB3634"/>
    <w:rsid w:val="00AB3868"/>
    <w:rsid w:val="00AB38FE"/>
    <w:rsid w:val="00AB3CC2"/>
    <w:rsid w:val="00AB4637"/>
    <w:rsid w:val="00AB472B"/>
    <w:rsid w:val="00AB4A9E"/>
    <w:rsid w:val="00AB4E99"/>
    <w:rsid w:val="00AB4F49"/>
    <w:rsid w:val="00AB57C6"/>
    <w:rsid w:val="00AB587E"/>
    <w:rsid w:val="00AB60D2"/>
    <w:rsid w:val="00AB7A6B"/>
    <w:rsid w:val="00AB7CC3"/>
    <w:rsid w:val="00AC0442"/>
    <w:rsid w:val="00AC053C"/>
    <w:rsid w:val="00AC05E2"/>
    <w:rsid w:val="00AC1AB3"/>
    <w:rsid w:val="00AC1E90"/>
    <w:rsid w:val="00AC27B0"/>
    <w:rsid w:val="00AC34AA"/>
    <w:rsid w:val="00AC3789"/>
    <w:rsid w:val="00AC37C5"/>
    <w:rsid w:val="00AC462E"/>
    <w:rsid w:val="00AC5A78"/>
    <w:rsid w:val="00AC5BDD"/>
    <w:rsid w:val="00AC5BEC"/>
    <w:rsid w:val="00AC623C"/>
    <w:rsid w:val="00AC7AA5"/>
    <w:rsid w:val="00AC7C1B"/>
    <w:rsid w:val="00AC7C35"/>
    <w:rsid w:val="00AD1B39"/>
    <w:rsid w:val="00AD1F69"/>
    <w:rsid w:val="00AD20C5"/>
    <w:rsid w:val="00AD2553"/>
    <w:rsid w:val="00AD2DF1"/>
    <w:rsid w:val="00AD31BF"/>
    <w:rsid w:val="00AD504F"/>
    <w:rsid w:val="00AD518E"/>
    <w:rsid w:val="00AD52AE"/>
    <w:rsid w:val="00AD623C"/>
    <w:rsid w:val="00AD6C99"/>
    <w:rsid w:val="00AD70E1"/>
    <w:rsid w:val="00AD726F"/>
    <w:rsid w:val="00AD72BA"/>
    <w:rsid w:val="00AD758B"/>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28A1"/>
    <w:rsid w:val="00AF37FA"/>
    <w:rsid w:val="00AF506F"/>
    <w:rsid w:val="00AF56A4"/>
    <w:rsid w:val="00AF57CA"/>
    <w:rsid w:val="00AF5A9C"/>
    <w:rsid w:val="00AF5E9C"/>
    <w:rsid w:val="00AF5EB5"/>
    <w:rsid w:val="00AF66D1"/>
    <w:rsid w:val="00AF6C80"/>
    <w:rsid w:val="00AF7ACE"/>
    <w:rsid w:val="00B0024B"/>
    <w:rsid w:val="00B00770"/>
    <w:rsid w:val="00B00F52"/>
    <w:rsid w:val="00B01036"/>
    <w:rsid w:val="00B01814"/>
    <w:rsid w:val="00B018D7"/>
    <w:rsid w:val="00B02863"/>
    <w:rsid w:val="00B02FF0"/>
    <w:rsid w:val="00B03177"/>
    <w:rsid w:val="00B033F5"/>
    <w:rsid w:val="00B03CAE"/>
    <w:rsid w:val="00B040B6"/>
    <w:rsid w:val="00B04445"/>
    <w:rsid w:val="00B04524"/>
    <w:rsid w:val="00B047F7"/>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6AB"/>
    <w:rsid w:val="00B177E4"/>
    <w:rsid w:val="00B17C0A"/>
    <w:rsid w:val="00B202EC"/>
    <w:rsid w:val="00B20ABA"/>
    <w:rsid w:val="00B21834"/>
    <w:rsid w:val="00B21CEB"/>
    <w:rsid w:val="00B22229"/>
    <w:rsid w:val="00B2261F"/>
    <w:rsid w:val="00B22E74"/>
    <w:rsid w:val="00B23F56"/>
    <w:rsid w:val="00B24D22"/>
    <w:rsid w:val="00B258BF"/>
    <w:rsid w:val="00B26523"/>
    <w:rsid w:val="00B2791D"/>
    <w:rsid w:val="00B27AD9"/>
    <w:rsid w:val="00B30500"/>
    <w:rsid w:val="00B30723"/>
    <w:rsid w:val="00B3226D"/>
    <w:rsid w:val="00B3240D"/>
    <w:rsid w:val="00B333A9"/>
    <w:rsid w:val="00B33FFA"/>
    <w:rsid w:val="00B350B3"/>
    <w:rsid w:val="00B353C5"/>
    <w:rsid w:val="00B356BB"/>
    <w:rsid w:val="00B35835"/>
    <w:rsid w:val="00B370B4"/>
    <w:rsid w:val="00B40303"/>
    <w:rsid w:val="00B4063A"/>
    <w:rsid w:val="00B40938"/>
    <w:rsid w:val="00B40C32"/>
    <w:rsid w:val="00B40E5C"/>
    <w:rsid w:val="00B41BCA"/>
    <w:rsid w:val="00B42ABF"/>
    <w:rsid w:val="00B42D70"/>
    <w:rsid w:val="00B43AC0"/>
    <w:rsid w:val="00B43C87"/>
    <w:rsid w:val="00B44D28"/>
    <w:rsid w:val="00B44ED2"/>
    <w:rsid w:val="00B44EDB"/>
    <w:rsid w:val="00B452A5"/>
    <w:rsid w:val="00B461CE"/>
    <w:rsid w:val="00B46943"/>
    <w:rsid w:val="00B47720"/>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E33"/>
    <w:rsid w:val="00B53139"/>
    <w:rsid w:val="00B53429"/>
    <w:rsid w:val="00B53764"/>
    <w:rsid w:val="00B53E7E"/>
    <w:rsid w:val="00B54580"/>
    <w:rsid w:val="00B5496F"/>
    <w:rsid w:val="00B54BA3"/>
    <w:rsid w:val="00B55606"/>
    <w:rsid w:val="00B559B4"/>
    <w:rsid w:val="00B55BDF"/>
    <w:rsid w:val="00B56F82"/>
    <w:rsid w:val="00B6032D"/>
    <w:rsid w:val="00B61119"/>
    <w:rsid w:val="00B61724"/>
    <w:rsid w:val="00B61F2B"/>
    <w:rsid w:val="00B62C40"/>
    <w:rsid w:val="00B6334F"/>
    <w:rsid w:val="00B6358B"/>
    <w:rsid w:val="00B638B4"/>
    <w:rsid w:val="00B64289"/>
    <w:rsid w:val="00B6432F"/>
    <w:rsid w:val="00B643FD"/>
    <w:rsid w:val="00B64404"/>
    <w:rsid w:val="00B648AA"/>
    <w:rsid w:val="00B66022"/>
    <w:rsid w:val="00B665BD"/>
    <w:rsid w:val="00B66F80"/>
    <w:rsid w:val="00B67F80"/>
    <w:rsid w:val="00B7059D"/>
    <w:rsid w:val="00B70A47"/>
    <w:rsid w:val="00B70AFD"/>
    <w:rsid w:val="00B70E8C"/>
    <w:rsid w:val="00B72495"/>
    <w:rsid w:val="00B726B2"/>
    <w:rsid w:val="00B72E52"/>
    <w:rsid w:val="00B73346"/>
    <w:rsid w:val="00B7379E"/>
    <w:rsid w:val="00B73DC1"/>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EB7"/>
    <w:rsid w:val="00B87F32"/>
    <w:rsid w:val="00B901E7"/>
    <w:rsid w:val="00B914AC"/>
    <w:rsid w:val="00B91C5A"/>
    <w:rsid w:val="00B924C1"/>
    <w:rsid w:val="00B92CE3"/>
    <w:rsid w:val="00B93903"/>
    <w:rsid w:val="00B943C2"/>
    <w:rsid w:val="00B94E1E"/>
    <w:rsid w:val="00B95282"/>
    <w:rsid w:val="00B95435"/>
    <w:rsid w:val="00B95D13"/>
    <w:rsid w:val="00B95D35"/>
    <w:rsid w:val="00B96A67"/>
    <w:rsid w:val="00B975A9"/>
    <w:rsid w:val="00BA068A"/>
    <w:rsid w:val="00BA153D"/>
    <w:rsid w:val="00BA2354"/>
    <w:rsid w:val="00BA2641"/>
    <w:rsid w:val="00BA5315"/>
    <w:rsid w:val="00BA54A7"/>
    <w:rsid w:val="00BA6896"/>
    <w:rsid w:val="00BA7B95"/>
    <w:rsid w:val="00BA7F25"/>
    <w:rsid w:val="00BB0153"/>
    <w:rsid w:val="00BB03BB"/>
    <w:rsid w:val="00BB0876"/>
    <w:rsid w:val="00BB0D84"/>
    <w:rsid w:val="00BB11CA"/>
    <w:rsid w:val="00BB14CE"/>
    <w:rsid w:val="00BB18AA"/>
    <w:rsid w:val="00BB191F"/>
    <w:rsid w:val="00BB25B6"/>
    <w:rsid w:val="00BB26EB"/>
    <w:rsid w:val="00BB3C53"/>
    <w:rsid w:val="00BB3F1F"/>
    <w:rsid w:val="00BB49A0"/>
    <w:rsid w:val="00BB5A58"/>
    <w:rsid w:val="00BB5E7E"/>
    <w:rsid w:val="00BB5FDE"/>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5F9"/>
    <w:rsid w:val="00BD18CC"/>
    <w:rsid w:val="00BD1A35"/>
    <w:rsid w:val="00BD2D9F"/>
    <w:rsid w:val="00BD33E3"/>
    <w:rsid w:val="00BD3A84"/>
    <w:rsid w:val="00BD49AC"/>
    <w:rsid w:val="00BD63DD"/>
    <w:rsid w:val="00BD7B1E"/>
    <w:rsid w:val="00BE03CB"/>
    <w:rsid w:val="00BE0DB7"/>
    <w:rsid w:val="00BE1405"/>
    <w:rsid w:val="00BE19C2"/>
    <w:rsid w:val="00BE31E3"/>
    <w:rsid w:val="00BE43E1"/>
    <w:rsid w:val="00BE4672"/>
    <w:rsid w:val="00BE4A59"/>
    <w:rsid w:val="00BE4DE2"/>
    <w:rsid w:val="00BE4FD2"/>
    <w:rsid w:val="00BE5DD6"/>
    <w:rsid w:val="00BE608A"/>
    <w:rsid w:val="00BE6290"/>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7427"/>
    <w:rsid w:val="00C0031C"/>
    <w:rsid w:val="00C005F2"/>
    <w:rsid w:val="00C00A28"/>
    <w:rsid w:val="00C01017"/>
    <w:rsid w:val="00C01D42"/>
    <w:rsid w:val="00C026E7"/>
    <w:rsid w:val="00C02EE8"/>
    <w:rsid w:val="00C03720"/>
    <w:rsid w:val="00C03924"/>
    <w:rsid w:val="00C04538"/>
    <w:rsid w:val="00C05A0B"/>
    <w:rsid w:val="00C05ADC"/>
    <w:rsid w:val="00C10898"/>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16C4A"/>
    <w:rsid w:val="00C204B0"/>
    <w:rsid w:val="00C20652"/>
    <w:rsid w:val="00C2166C"/>
    <w:rsid w:val="00C21F7B"/>
    <w:rsid w:val="00C22277"/>
    <w:rsid w:val="00C22527"/>
    <w:rsid w:val="00C22545"/>
    <w:rsid w:val="00C22BDD"/>
    <w:rsid w:val="00C2392C"/>
    <w:rsid w:val="00C23A9C"/>
    <w:rsid w:val="00C2445F"/>
    <w:rsid w:val="00C2575E"/>
    <w:rsid w:val="00C27058"/>
    <w:rsid w:val="00C2732C"/>
    <w:rsid w:val="00C275F1"/>
    <w:rsid w:val="00C30201"/>
    <w:rsid w:val="00C31674"/>
    <w:rsid w:val="00C31F0C"/>
    <w:rsid w:val="00C32983"/>
    <w:rsid w:val="00C33CEC"/>
    <w:rsid w:val="00C33EB5"/>
    <w:rsid w:val="00C34789"/>
    <w:rsid w:val="00C353F5"/>
    <w:rsid w:val="00C35635"/>
    <w:rsid w:val="00C35E40"/>
    <w:rsid w:val="00C361FF"/>
    <w:rsid w:val="00C368B7"/>
    <w:rsid w:val="00C36B32"/>
    <w:rsid w:val="00C36FA7"/>
    <w:rsid w:val="00C37348"/>
    <w:rsid w:val="00C37C18"/>
    <w:rsid w:val="00C41610"/>
    <w:rsid w:val="00C41DFF"/>
    <w:rsid w:val="00C420D0"/>
    <w:rsid w:val="00C42318"/>
    <w:rsid w:val="00C42505"/>
    <w:rsid w:val="00C42F43"/>
    <w:rsid w:val="00C43748"/>
    <w:rsid w:val="00C43C47"/>
    <w:rsid w:val="00C44648"/>
    <w:rsid w:val="00C44707"/>
    <w:rsid w:val="00C452DF"/>
    <w:rsid w:val="00C453B8"/>
    <w:rsid w:val="00C454D0"/>
    <w:rsid w:val="00C46089"/>
    <w:rsid w:val="00C46236"/>
    <w:rsid w:val="00C46D00"/>
    <w:rsid w:val="00C47ED5"/>
    <w:rsid w:val="00C5040B"/>
    <w:rsid w:val="00C51CF3"/>
    <w:rsid w:val="00C5231E"/>
    <w:rsid w:val="00C52589"/>
    <w:rsid w:val="00C52CA4"/>
    <w:rsid w:val="00C52F78"/>
    <w:rsid w:val="00C54DA5"/>
    <w:rsid w:val="00C558C2"/>
    <w:rsid w:val="00C57437"/>
    <w:rsid w:val="00C57898"/>
    <w:rsid w:val="00C6103D"/>
    <w:rsid w:val="00C62024"/>
    <w:rsid w:val="00C62645"/>
    <w:rsid w:val="00C63443"/>
    <w:rsid w:val="00C636B9"/>
    <w:rsid w:val="00C64326"/>
    <w:rsid w:val="00C65392"/>
    <w:rsid w:val="00C661C2"/>
    <w:rsid w:val="00C66D85"/>
    <w:rsid w:val="00C66E17"/>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86"/>
    <w:rsid w:val="00C75690"/>
    <w:rsid w:val="00C76014"/>
    <w:rsid w:val="00C762B5"/>
    <w:rsid w:val="00C7780F"/>
    <w:rsid w:val="00C77AA3"/>
    <w:rsid w:val="00C77FBC"/>
    <w:rsid w:val="00C8028F"/>
    <w:rsid w:val="00C8096C"/>
    <w:rsid w:val="00C81F80"/>
    <w:rsid w:val="00C824A3"/>
    <w:rsid w:val="00C827AD"/>
    <w:rsid w:val="00C83649"/>
    <w:rsid w:val="00C83B0D"/>
    <w:rsid w:val="00C83D7C"/>
    <w:rsid w:val="00C846B5"/>
    <w:rsid w:val="00C84FB6"/>
    <w:rsid w:val="00C857EE"/>
    <w:rsid w:val="00C86F2F"/>
    <w:rsid w:val="00C8728F"/>
    <w:rsid w:val="00C878F0"/>
    <w:rsid w:val="00C91443"/>
    <w:rsid w:val="00C915B3"/>
    <w:rsid w:val="00C92505"/>
    <w:rsid w:val="00C9357C"/>
    <w:rsid w:val="00C93672"/>
    <w:rsid w:val="00C939ED"/>
    <w:rsid w:val="00C945D3"/>
    <w:rsid w:val="00C94627"/>
    <w:rsid w:val="00C949D0"/>
    <w:rsid w:val="00C9702A"/>
    <w:rsid w:val="00C97762"/>
    <w:rsid w:val="00CA0ECB"/>
    <w:rsid w:val="00CA127A"/>
    <w:rsid w:val="00CA154B"/>
    <w:rsid w:val="00CA486A"/>
    <w:rsid w:val="00CA4EF5"/>
    <w:rsid w:val="00CA5FC7"/>
    <w:rsid w:val="00CA6093"/>
    <w:rsid w:val="00CA6705"/>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1F76"/>
    <w:rsid w:val="00CC2C00"/>
    <w:rsid w:val="00CC33A4"/>
    <w:rsid w:val="00CC4301"/>
    <w:rsid w:val="00CC4734"/>
    <w:rsid w:val="00CC4E8B"/>
    <w:rsid w:val="00CC58D7"/>
    <w:rsid w:val="00CC61FD"/>
    <w:rsid w:val="00CC799D"/>
    <w:rsid w:val="00CD0271"/>
    <w:rsid w:val="00CD1740"/>
    <w:rsid w:val="00CD2318"/>
    <w:rsid w:val="00CD26DB"/>
    <w:rsid w:val="00CD2A49"/>
    <w:rsid w:val="00CD2F8D"/>
    <w:rsid w:val="00CD4260"/>
    <w:rsid w:val="00CD457D"/>
    <w:rsid w:val="00CD4B6A"/>
    <w:rsid w:val="00CD582F"/>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4127"/>
    <w:rsid w:val="00CE6D44"/>
    <w:rsid w:val="00CE7632"/>
    <w:rsid w:val="00CE79EC"/>
    <w:rsid w:val="00CE7A8B"/>
    <w:rsid w:val="00CF0C95"/>
    <w:rsid w:val="00CF1674"/>
    <w:rsid w:val="00CF280F"/>
    <w:rsid w:val="00CF2882"/>
    <w:rsid w:val="00CF3298"/>
    <w:rsid w:val="00CF385F"/>
    <w:rsid w:val="00CF3C58"/>
    <w:rsid w:val="00CF3DBD"/>
    <w:rsid w:val="00CF4601"/>
    <w:rsid w:val="00CF5B68"/>
    <w:rsid w:val="00D00258"/>
    <w:rsid w:val="00D00676"/>
    <w:rsid w:val="00D014FB"/>
    <w:rsid w:val="00D01C14"/>
    <w:rsid w:val="00D023C2"/>
    <w:rsid w:val="00D0257D"/>
    <w:rsid w:val="00D02E0F"/>
    <w:rsid w:val="00D02F51"/>
    <w:rsid w:val="00D03329"/>
    <w:rsid w:val="00D03E22"/>
    <w:rsid w:val="00D0443C"/>
    <w:rsid w:val="00D05066"/>
    <w:rsid w:val="00D05F9C"/>
    <w:rsid w:val="00D0684A"/>
    <w:rsid w:val="00D06CFF"/>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904"/>
    <w:rsid w:val="00D34E2D"/>
    <w:rsid w:val="00D34FFE"/>
    <w:rsid w:val="00D35150"/>
    <w:rsid w:val="00D35C2D"/>
    <w:rsid w:val="00D35EEE"/>
    <w:rsid w:val="00D36271"/>
    <w:rsid w:val="00D372CD"/>
    <w:rsid w:val="00D3739B"/>
    <w:rsid w:val="00D37E85"/>
    <w:rsid w:val="00D37EF3"/>
    <w:rsid w:val="00D404E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B31"/>
    <w:rsid w:val="00D53D4E"/>
    <w:rsid w:val="00D5406E"/>
    <w:rsid w:val="00D542FC"/>
    <w:rsid w:val="00D543A5"/>
    <w:rsid w:val="00D548EF"/>
    <w:rsid w:val="00D551F4"/>
    <w:rsid w:val="00D5614A"/>
    <w:rsid w:val="00D56322"/>
    <w:rsid w:val="00D577F2"/>
    <w:rsid w:val="00D57B57"/>
    <w:rsid w:val="00D57E74"/>
    <w:rsid w:val="00D600BC"/>
    <w:rsid w:val="00D609FF"/>
    <w:rsid w:val="00D60E6B"/>
    <w:rsid w:val="00D625D3"/>
    <w:rsid w:val="00D62666"/>
    <w:rsid w:val="00D62902"/>
    <w:rsid w:val="00D62A78"/>
    <w:rsid w:val="00D6302A"/>
    <w:rsid w:val="00D630F0"/>
    <w:rsid w:val="00D6415B"/>
    <w:rsid w:val="00D64780"/>
    <w:rsid w:val="00D64D0C"/>
    <w:rsid w:val="00D66257"/>
    <w:rsid w:val="00D669F8"/>
    <w:rsid w:val="00D67A51"/>
    <w:rsid w:val="00D67DE5"/>
    <w:rsid w:val="00D702B6"/>
    <w:rsid w:val="00D70836"/>
    <w:rsid w:val="00D711F3"/>
    <w:rsid w:val="00D715B2"/>
    <w:rsid w:val="00D71697"/>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3B56"/>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1457"/>
    <w:rsid w:val="00DC1C72"/>
    <w:rsid w:val="00DC2EE5"/>
    <w:rsid w:val="00DC3175"/>
    <w:rsid w:val="00DC3508"/>
    <w:rsid w:val="00DC3558"/>
    <w:rsid w:val="00DC3CEA"/>
    <w:rsid w:val="00DC3FCF"/>
    <w:rsid w:val="00DC4FED"/>
    <w:rsid w:val="00DC59F4"/>
    <w:rsid w:val="00DC67A6"/>
    <w:rsid w:val="00DC751A"/>
    <w:rsid w:val="00DC7B16"/>
    <w:rsid w:val="00DD25CD"/>
    <w:rsid w:val="00DD2BAE"/>
    <w:rsid w:val="00DD3231"/>
    <w:rsid w:val="00DD3255"/>
    <w:rsid w:val="00DD64B4"/>
    <w:rsid w:val="00DD687F"/>
    <w:rsid w:val="00DD6CB4"/>
    <w:rsid w:val="00DD6D05"/>
    <w:rsid w:val="00DD78BB"/>
    <w:rsid w:val="00DD7F80"/>
    <w:rsid w:val="00DE0E3A"/>
    <w:rsid w:val="00DE1A77"/>
    <w:rsid w:val="00DE3833"/>
    <w:rsid w:val="00DE40DE"/>
    <w:rsid w:val="00DE42B8"/>
    <w:rsid w:val="00DE504C"/>
    <w:rsid w:val="00DE5B91"/>
    <w:rsid w:val="00DE5F20"/>
    <w:rsid w:val="00DE5F9E"/>
    <w:rsid w:val="00DE6CC7"/>
    <w:rsid w:val="00DE7790"/>
    <w:rsid w:val="00DE79CC"/>
    <w:rsid w:val="00DF0312"/>
    <w:rsid w:val="00DF0983"/>
    <w:rsid w:val="00DF0D45"/>
    <w:rsid w:val="00DF1C4D"/>
    <w:rsid w:val="00DF1EAD"/>
    <w:rsid w:val="00DF1FA0"/>
    <w:rsid w:val="00DF290D"/>
    <w:rsid w:val="00DF309E"/>
    <w:rsid w:val="00DF529F"/>
    <w:rsid w:val="00DF52BD"/>
    <w:rsid w:val="00DF56A7"/>
    <w:rsid w:val="00DF5AF6"/>
    <w:rsid w:val="00DF5EF3"/>
    <w:rsid w:val="00DF60F6"/>
    <w:rsid w:val="00DF6B2A"/>
    <w:rsid w:val="00DF724C"/>
    <w:rsid w:val="00E00225"/>
    <w:rsid w:val="00E0110D"/>
    <w:rsid w:val="00E0131A"/>
    <w:rsid w:val="00E01385"/>
    <w:rsid w:val="00E013A9"/>
    <w:rsid w:val="00E019A6"/>
    <w:rsid w:val="00E01AA6"/>
    <w:rsid w:val="00E021D9"/>
    <w:rsid w:val="00E02239"/>
    <w:rsid w:val="00E0299D"/>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C21"/>
    <w:rsid w:val="00E1161A"/>
    <w:rsid w:val="00E11CD8"/>
    <w:rsid w:val="00E12641"/>
    <w:rsid w:val="00E12CA3"/>
    <w:rsid w:val="00E12D6B"/>
    <w:rsid w:val="00E1309E"/>
    <w:rsid w:val="00E1381A"/>
    <w:rsid w:val="00E13A3A"/>
    <w:rsid w:val="00E13D5A"/>
    <w:rsid w:val="00E144A2"/>
    <w:rsid w:val="00E146C2"/>
    <w:rsid w:val="00E16BE2"/>
    <w:rsid w:val="00E16E65"/>
    <w:rsid w:val="00E174E4"/>
    <w:rsid w:val="00E20BE1"/>
    <w:rsid w:val="00E20EFA"/>
    <w:rsid w:val="00E21A57"/>
    <w:rsid w:val="00E226FD"/>
    <w:rsid w:val="00E237F5"/>
    <w:rsid w:val="00E24B21"/>
    <w:rsid w:val="00E24EB2"/>
    <w:rsid w:val="00E256F1"/>
    <w:rsid w:val="00E2577F"/>
    <w:rsid w:val="00E2645F"/>
    <w:rsid w:val="00E26C48"/>
    <w:rsid w:val="00E2734F"/>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4748"/>
    <w:rsid w:val="00E470CE"/>
    <w:rsid w:val="00E47707"/>
    <w:rsid w:val="00E47C04"/>
    <w:rsid w:val="00E47C8E"/>
    <w:rsid w:val="00E50BC9"/>
    <w:rsid w:val="00E51BEA"/>
    <w:rsid w:val="00E52C6D"/>
    <w:rsid w:val="00E5324C"/>
    <w:rsid w:val="00E54904"/>
    <w:rsid w:val="00E551F3"/>
    <w:rsid w:val="00E554AB"/>
    <w:rsid w:val="00E55B22"/>
    <w:rsid w:val="00E55E33"/>
    <w:rsid w:val="00E57B1D"/>
    <w:rsid w:val="00E60590"/>
    <w:rsid w:val="00E62DA7"/>
    <w:rsid w:val="00E6436C"/>
    <w:rsid w:val="00E6488E"/>
    <w:rsid w:val="00E650A2"/>
    <w:rsid w:val="00E650FB"/>
    <w:rsid w:val="00E65512"/>
    <w:rsid w:val="00E6578A"/>
    <w:rsid w:val="00E65952"/>
    <w:rsid w:val="00E65A21"/>
    <w:rsid w:val="00E65E47"/>
    <w:rsid w:val="00E65E81"/>
    <w:rsid w:val="00E66347"/>
    <w:rsid w:val="00E66416"/>
    <w:rsid w:val="00E67607"/>
    <w:rsid w:val="00E67A71"/>
    <w:rsid w:val="00E70387"/>
    <w:rsid w:val="00E7139D"/>
    <w:rsid w:val="00E721BA"/>
    <w:rsid w:val="00E72DA4"/>
    <w:rsid w:val="00E73589"/>
    <w:rsid w:val="00E739FA"/>
    <w:rsid w:val="00E76AE5"/>
    <w:rsid w:val="00E77FE0"/>
    <w:rsid w:val="00E80419"/>
    <w:rsid w:val="00E8219E"/>
    <w:rsid w:val="00E8224A"/>
    <w:rsid w:val="00E8394F"/>
    <w:rsid w:val="00E84A1F"/>
    <w:rsid w:val="00E85217"/>
    <w:rsid w:val="00E853B9"/>
    <w:rsid w:val="00E85C6B"/>
    <w:rsid w:val="00E866A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A0287"/>
    <w:rsid w:val="00EA15B6"/>
    <w:rsid w:val="00EA1CCF"/>
    <w:rsid w:val="00EA2338"/>
    <w:rsid w:val="00EA239B"/>
    <w:rsid w:val="00EA2537"/>
    <w:rsid w:val="00EA2626"/>
    <w:rsid w:val="00EA28EF"/>
    <w:rsid w:val="00EA2917"/>
    <w:rsid w:val="00EA4010"/>
    <w:rsid w:val="00EA4051"/>
    <w:rsid w:val="00EA41C0"/>
    <w:rsid w:val="00EA43E9"/>
    <w:rsid w:val="00EA441F"/>
    <w:rsid w:val="00EA4BBC"/>
    <w:rsid w:val="00EA4DDB"/>
    <w:rsid w:val="00EA5E73"/>
    <w:rsid w:val="00EA5F05"/>
    <w:rsid w:val="00EA6014"/>
    <w:rsid w:val="00EA6312"/>
    <w:rsid w:val="00EA6DAB"/>
    <w:rsid w:val="00EA702E"/>
    <w:rsid w:val="00EB0AA4"/>
    <w:rsid w:val="00EB0AF5"/>
    <w:rsid w:val="00EB115E"/>
    <w:rsid w:val="00EB1272"/>
    <w:rsid w:val="00EB196A"/>
    <w:rsid w:val="00EB2866"/>
    <w:rsid w:val="00EB28CC"/>
    <w:rsid w:val="00EB2A37"/>
    <w:rsid w:val="00EB2BAE"/>
    <w:rsid w:val="00EB3FD0"/>
    <w:rsid w:val="00EB424B"/>
    <w:rsid w:val="00EB4808"/>
    <w:rsid w:val="00EB65E4"/>
    <w:rsid w:val="00EB67B4"/>
    <w:rsid w:val="00EB6978"/>
    <w:rsid w:val="00EB6A7E"/>
    <w:rsid w:val="00EB6E9F"/>
    <w:rsid w:val="00EB7EC8"/>
    <w:rsid w:val="00EC0106"/>
    <w:rsid w:val="00EC0190"/>
    <w:rsid w:val="00EC1875"/>
    <w:rsid w:val="00EC22C0"/>
    <w:rsid w:val="00EC2C2A"/>
    <w:rsid w:val="00EC4609"/>
    <w:rsid w:val="00EC4AFF"/>
    <w:rsid w:val="00EC51F8"/>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7B3"/>
    <w:rsid w:val="00ED7E4C"/>
    <w:rsid w:val="00EE008E"/>
    <w:rsid w:val="00EE0303"/>
    <w:rsid w:val="00EE0433"/>
    <w:rsid w:val="00EE050E"/>
    <w:rsid w:val="00EE07FC"/>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5A8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826"/>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A01"/>
    <w:rsid w:val="00F3220D"/>
    <w:rsid w:val="00F32268"/>
    <w:rsid w:val="00F324F3"/>
    <w:rsid w:val="00F33547"/>
    <w:rsid w:val="00F33F21"/>
    <w:rsid w:val="00F34640"/>
    <w:rsid w:val="00F34687"/>
    <w:rsid w:val="00F34CFA"/>
    <w:rsid w:val="00F34E7E"/>
    <w:rsid w:val="00F352C0"/>
    <w:rsid w:val="00F362D5"/>
    <w:rsid w:val="00F37293"/>
    <w:rsid w:val="00F374B2"/>
    <w:rsid w:val="00F374D4"/>
    <w:rsid w:val="00F40324"/>
    <w:rsid w:val="00F41528"/>
    <w:rsid w:val="00F416CD"/>
    <w:rsid w:val="00F416DE"/>
    <w:rsid w:val="00F418D4"/>
    <w:rsid w:val="00F41AC4"/>
    <w:rsid w:val="00F42604"/>
    <w:rsid w:val="00F42DAC"/>
    <w:rsid w:val="00F43167"/>
    <w:rsid w:val="00F43783"/>
    <w:rsid w:val="00F437C2"/>
    <w:rsid w:val="00F43CFA"/>
    <w:rsid w:val="00F448CB"/>
    <w:rsid w:val="00F463D5"/>
    <w:rsid w:val="00F472CB"/>
    <w:rsid w:val="00F475F5"/>
    <w:rsid w:val="00F47665"/>
    <w:rsid w:val="00F47C76"/>
    <w:rsid w:val="00F50CF1"/>
    <w:rsid w:val="00F50DB6"/>
    <w:rsid w:val="00F51468"/>
    <w:rsid w:val="00F52C2C"/>
    <w:rsid w:val="00F535D5"/>
    <w:rsid w:val="00F53EAD"/>
    <w:rsid w:val="00F5419D"/>
    <w:rsid w:val="00F55240"/>
    <w:rsid w:val="00F554EE"/>
    <w:rsid w:val="00F55FBA"/>
    <w:rsid w:val="00F567C0"/>
    <w:rsid w:val="00F56A3D"/>
    <w:rsid w:val="00F56A6B"/>
    <w:rsid w:val="00F60038"/>
    <w:rsid w:val="00F6034E"/>
    <w:rsid w:val="00F61BBC"/>
    <w:rsid w:val="00F61F7C"/>
    <w:rsid w:val="00F62A03"/>
    <w:rsid w:val="00F62AA8"/>
    <w:rsid w:val="00F64770"/>
    <w:rsid w:val="00F64859"/>
    <w:rsid w:val="00F64BDE"/>
    <w:rsid w:val="00F65455"/>
    <w:rsid w:val="00F65BE1"/>
    <w:rsid w:val="00F66826"/>
    <w:rsid w:val="00F66EC6"/>
    <w:rsid w:val="00F67E30"/>
    <w:rsid w:val="00F67EE6"/>
    <w:rsid w:val="00F67F57"/>
    <w:rsid w:val="00F71D2A"/>
    <w:rsid w:val="00F71EC2"/>
    <w:rsid w:val="00F72C30"/>
    <w:rsid w:val="00F733A9"/>
    <w:rsid w:val="00F73C10"/>
    <w:rsid w:val="00F748A9"/>
    <w:rsid w:val="00F74E31"/>
    <w:rsid w:val="00F74F9E"/>
    <w:rsid w:val="00F764BF"/>
    <w:rsid w:val="00F765B2"/>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1CE"/>
    <w:rsid w:val="00F865F7"/>
    <w:rsid w:val="00F86BA6"/>
    <w:rsid w:val="00F87421"/>
    <w:rsid w:val="00F876B1"/>
    <w:rsid w:val="00F87DAC"/>
    <w:rsid w:val="00F90192"/>
    <w:rsid w:val="00F902A3"/>
    <w:rsid w:val="00F90FCD"/>
    <w:rsid w:val="00F91EAF"/>
    <w:rsid w:val="00F92101"/>
    <w:rsid w:val="00F927CB"/>
    <w:rsid w:val="00F92C72"/>
    <w:rsid w:val="00F93AD8"/>
    <w:rsid w:val="00F94F99"/>
    <w:rsid w:val="00F95734"/>
    <w:rsid w:val="00F968BC"/>
    <w:rsid w:val="00F96C21"/>
    <w:rsid w:val="00F96EED"/>
    <w:rsid w:val="00F972F7"/>
    <w:rsid w:val="00FA017F"/>
    <w:rsid w:val="00FA0EA5"/>
    <w:rsid w:val="00FA1839"/>
    <w:rsid w:val="00FA2295"/>
    <w:rsid w:val="00FA23D4"/>
    <w:rsid w:val="00FA4006"/>
    <w:rsid w:val="00FA5CD8"/>
    <w:rsid w:val="00FA636D"/>
    <w:rsid w:val="00FA66B2"/>
    <w:rsid w:val="00FA6871"/>
    <w:rsid w:val="00FA6BA7"/>
    <w:rsid w:val="00FB03A5"/>
    <w:rsid w:val="00FB074B"/>
    <w:rsid w:val="00FB2277"/>
    <w:rsid w:val="00FB25E5"/>
    <w:rsid w:val="00FB2E82"/>
    <w:rsid w:val="00FB2ECD"/>
    <w:rsid w:val="00FB3911"/>
    <w:rsid w:val="00FB3E8A"/>
    <w:rsid w:val="00FB47C9"/>
    <w:rsid w:val="00FB549D"/>
    <w:rsid w:val="00FB5AFC"/>
    <w:rsid w:val="00FB6AC9"/>
    <w:rsid w:val="00FC0365"/>
    <w:rsid w:val="00FC07CF"/>
    <w:rsid w:val="00FC1305"/>
    <w:rsid w:val="00FC1CA3"/>
    <w:rsid w:val="00FC26A3"/>
    <w:rsid w:val="00FC306F"/>
    <w:rsid w:val="00FC43F2"/>
    <w:rsid w:val="00FC54CA"/>
    <w:rsid w:val="00FC6854"/>
    <w:rsid w:val="00FC6999"/>
    <w:rsid w:val="00FC7743"/>
    <w:rsid w:val="00FC7BF0"/>
    <w:rsid w:val="00FC7C24"/>
    <w:rsid w:val="00FC7F96"/>
    <w:rsid w:val="00FD00CC"/>
    <w:rsid w:val="00FD0F52"/>
    <w:rsid w:val="00FD3045"/>
    <w:rsid w:val="00FD344E"/>
    <w:rsid w:val="00FD3726"/>
    <w:rsid w:val="00FD3E0C"/>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4F"/>
    <w:rsid w:val="00FE68BC"/>
    <w:rsid w:val="00FE70A3"/>
    <w:rsid w:val="00FE7B75"/>
    <w:rsid w:val="00FF032E"/>
    <w:rsid w:val="00FF0DF0"/>
    <w:rsid w:val="00FF45A5"/>
    <w:rsid w:val="00FF53C3"/>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TotalTime>
  <Pages>23</Pages>
  <Words>26339</Words>
  <Characters>150137</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159</cp:revision>
  <dcterms:created xsi:type="dcterms:W3CDTF">2021-04-01T16:24:00Z</dcterms:created>
  <dcterms:modified xsi:type="dcterms:W3CDTF">2022-02-0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